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6DEC" w:rsidRPr="00176DEC" w:rsidRDefault="00176DEC" w:rsidP="00176DEC">
      <w:pPr>
        <w:jc w:val="center"/>
        <w:rPr>
          <w:b/>
          <w:bCs/>
          <w:sz w:val="24"/>
          <w:szCs w:val="24"/>
        </w:rPr>
      </w:pPr>
      <w:r w:rsidRPr="00176DEC">
        <w:rPr>
          <w:b/>
          <w:bCs/>
          <w:sz w:val="24"/>
          <w:szCs w:val="24"/>
        </w:rPr>
        <w:t xml:space="preserve">APLIKASI KRIPTOGRAFI MENGGUNAKAN VIGENERE CHIPER PADA DATA ORANG YANG MEMPUNYAI KEBUTUHAN KHUSUS DINAS PEMBERDAYAAN PEREMPUAN DAN PERLINDUNGAN ANAK </w:t>
      </w:r>
    </w:p>
    <w:p w:rsidR="00176DEC" w:rsidRPr="00176DEC" w:rsidRDefault="00176DEC" w:rsidP="00176DEC">
      <w:pPr>
        <w:jc w:val="center"/>
        <w:rPr>
          <w:b/>
          <w:bCs/>
          <w:sz w:val="24"/>
          <w:szCs w:val="24"/>
        </w:rPr>
      </w:pPr>
      <w:r w:rsidRPr="00176DEC">
        <w:rPr>
          <w:b/>
          <w:bCs/>
          <w:sz w:val="24"/>
          <w:szCs w:val="24"/>
        </w:rPr>
        <w:t>KABUPATEN MUSI RAWAS</w:t>
      </w:r>
    </w:p>
    <w:p w:rsidR="007D1230" w:rsidRPr="00145201" w:rsidRDefault="007D1230" w:rsidP="00E87FEE">
      <w:pPr>
        <w:rPr>
          <w:b/>
          <w:bCs/>
          <w:sz w:val="22"/>
          <w:szCs w:val="22"/>
        </w:rPr>
      </w:pPr>
    </w:p>
    <w:p w:rsidR="00E87FEE" w:rsidRPr="00E87FEE" w:rsidRDefault="00176DEC" w:rsidP="00E87FEE">
      <w:pPr>
        <w:jc w:val="center"/>
        <w:rPr>
          <w:b/>
          <w:bCs/>
          <w:vertAlign w:val="superscript"/>
        </w:rPr>
      </w:pPr>
      <w:r w:rsidRPr="00176DEC">
        <w:rPr>
          <w:b/>
          <w:bCs/>
        </w:rPr>
        <w:t xml:space="preserve">Fitriana Lestari </w:t>
      </w:r>
      <w:r w:rsidR="00E87FEE" w:rsidRPr="00E87FEE">
        <w:rPr>
          <w:b/>
          <w:bCs/>
          <w:vertAlign w:val="superscript"/>
        </w:rPr>
        <w:t>1</w:t>
      </w:r>
      <w:r w:rsidR="00E87FEE" w:rsidRPr="00E87FEE">
        <w:rPr>
          <w:b/>
          <w:bCs/>
        </w:rPr>
        <w:t xml:space="preserve">, </w:t>
      </w:r>
      <w:r>
        <w:rPr>
          <w:b/>
          <w:szCs w:val="24"/>
        </w:rPr>
        <w:t>Zulfauzi</w:t>
      </w:r>
      <w:r w:rsidRPr="00E87FEE">
        <w:rPr>
          <w:b/>
          <w:bCs/>
          <w:vertAlign w:val="superscript"/>
        </w:rPr>
        <w:t xml:space="preserve"> </w:t>
      </w:r>
      <w:r w:rsidR="00E87FEE" w:rsidRPr="00E87FEE">
        <w:rPr>
          <w:b/>
          <w:bCs/>
          <w:vertAlign w:val="superscript"/>
        </w:rPr>
        <w:t>2</w:t>
      </w:r>
      <w:r w:rsidR="00E87FEE" w:rsidRPr="00E87FEE">
        <w:rPr>
          <w:b/>
          <w:bCs/>
        </w:rPr>
        <w:t xml:space="preserve">, </w:t>
      </w:r>
      <w:r>
        <w:rPr>
          <w:b/>
          <w:szCs w:val="24"/>
        </w:rPr>
        <w:t>Cindi Wulandari</w:t>
      </w:r>
      <w:r w:rsidRPr="00E87FEE">
        <w:rPr>
          <w:b/>
          <w:bCs/>
          <w:vertAlign w:val="superscript"/>
        </w:rPr>
        <w:t xml:space="preserve"> </w:t>
      </w:r>
      <w:r w:rsidR="00E87FEE" w:rsidRPr="00E87FEE">
        <w:rPr>
          <w:b/>
          <w:bCs/>
          <w:vertAlign w:val="superscript"/>
        </w:rPr>
        <w:t>3</w:t>
      </w:r>
    </w:p>
    <w:p w:rsidR="00E87FEE" w:rsidRPr="00E87FEE" w:rsidRDefault="00E87FEE" w:rsidP="00E87FEE">
      <w:pPr>
        <w:jc w:val="center"/>
      </w:pPr>
      <w:r w:rsidRPr="00E87FEE">
        <w:rPr>
          <w:vertAlign w:val="superscript"/>
        </w:rPr>
        <w:t>1</w:t>
      </w:r>
      <w:r w:rsidR="00176DEC">
        <w:rPr>
          <w:vertAlign w:val="superscript"/>
          <w:lang w:val="id-ID"/>
        </w:rPr>
        <w:t>,2</w:t>
      </w:r>
      <w:r w:rsidRPr="00E87FEE">
        <w:t>Program Studi</w:t>
      </w:r>
      <w:r w:rsidR="00176DEC">
        <w:rPr>
          <w:lang w:val="id-ID"/>
        </w:rPr>
        <w:t xml:space="preserve"> Informatika</w:t>
      </w:r>
      <w:r w:rsidRPr="00E87FEE">
        <w:t>, Universitas Bina Insan, LubukLinggau, Indonesia</w:t>
      </w:r>
    </w:p>
    <w:p w:rsidR="00E87FEE" w:rsidRPr="00E87FEE" w:rsidRDefault="00E87FEE" w:rsidP="00E87FEE">
      <w:pPr>
        <w:jc w:val="center"/>
      </w:pPr>
      <w:r w:rsidRPr="00E87FEE">
        <w:rPr>
          <w:vertAlign w:val="superscript"/>
        </w:rPr>
        <w:t>3</w:t>
      </w:r>
      <w:r w:rsidRPr="00E87FEE">
        <w:t>Program Studi</w:t>
      </w:r>
      <w:r w:rsidR="00176DEC">
        <w:rPr>
          <w:lang w:val="id-ID"/>
        </w:rPr>
        <w:t xml:space="preserve"> Sistem Informasi</w:t>
      </w:r>
      <w:r w:rsidRPr="00E87FEE">
        <w:t>, Universitas Bina Insan, LubukLinggau, Indonesia</w:t>
      </w:r>
    </w:p>
    <w:p w:rsidR="00E87FEE" w:rsidRPr="00E87FEE" w:rsidRDefault="00E87FEE" w:rsidP="00E87FEE">
      <w:pPr>
        <w:tabs>
          <w:tab w:val="center" w:pos="4960"/>
          <w:tab w:val="left" w:pos="8052"/>
        </w:tabs>
        <w:jc w:val="center"/>
      </w:pPr>
      <w:r w:rsidRPr="00E87FEE">
        <w:rPr>
          <w:b/>
        </w:rPr>
        <w:t>Email:</w:t>
      </w:r>
      <w:r w:rsidRPr="00E87FEE">
        <w:t xml:space="preserve"> </w:t>
      </w:r>
      <w:r w:rsidRPr="00E87FEE">
        <w:rPr>
          <w:vertAlign w:val="superscript"/>
        </w:rPr>
        <w:t>1</w:t>
      </w:r>
      <w:r w:rsidR="00176DEC">
        <w:t>fitrian_lestari</w:t>
      </w:r>
      <w:r w:rsidRPr="00E87FEE">
        <w:t xml:space="preserve">@univbinainsan.ac.id, </w:t>
      </w:r>
      <w:r w:rsidRPr="00E87FEE">
        <w:rPr>
          <w:vertAlign w:val="superscript"/>
        </w:rPr>
        <w:t>2</w:t>
      </w:r>
      <w:r w:rsidR="00176DEC">
        <w:t>zulfauzi</w:t>
      </w:r>
      <w:r w:rsidRPr="00E87FEE">
        <w:t>@univbinainsan.ac.id,</w:t>
      </w:r>
      <w:r w:rsidRPr="00E87FEE">
        <w:rPr>
          <w:vertAlign w:val="superscript"/>
        </w:rPr>
        <w:t xml:space="preserve"> 3</w:t>
      </w:r>
      <w:r w:rsidR="00176DEC">
        <w:t>cindi_wulandari</w:t>
      </w:r>
      <w:r w:rsidRPr="00E87FEE">
        <w:t>@univbinainsan.ac.id</w:t>
      </w:r>
    </w:p>
    <w:p w:rsidR="007D1230" w:rsidRPr="00A648CF" w:rsidRDefault="007D1230" w:rsidP="007D1230">
      <w:pPr>
        <w:jc w:val="center"/>
        <w:rPr>
          <w:sz w:val="22"/>
          <w:szCs w:val="22"/>
          <w:lang w:val="id-ID"/>
        </w:rPr>
      </w:pPr>
    </w:p>
    <w:p w:rsidR="007D1230" w:rsidRPr="00176DEC" w:rsidRDefault="007D1230" w:rsidP="007D1230">
      <w:pPr>
        <w:jc w:val="center"/>
        <w:rPr>
          <w:b/>
          <w:sz w:val="24"/>
          <w:szCs w:val="22"/>
        </w:rPr>
      </w:pPr>
      <w:r w:rsidRPr="00176DEC">
        <w:rPr>
          <w:b/>
          <w:bCs/>
          <w:iCs/>
          <w:sz w:val="24"/>
          <w:szCs w:val="22"/>
        </w:rPr>
        <w:t>Abstrak</w:t>
      </w:r>
    </w:p>
    <w:p w:rsidR="00176DEC" w:rsidRPr="00176DEC" w:rsidRDefault="00176DEC" w:rsidP="00176DEC">
      <w:pPr>
        <w:jc w:val="both"/>
        <w:rPr>
          <w:sz w:val="22"/>
        </w:rPr>
      </w:pPr>
      <w:r w:rsidRPr="00176DEC">
        <w:rPr>
          <w:sz w:val="22"/>
        </w:rPr>
        <w:t xml:space="preserve">Masalah dalam penelitian ini adalah bagaimana untuk membuat serta merancang aplikasi kriptografi menggunakan vigenere chiper pada data orang yang mempunyai kebutuhan khusus di dinas pppa  kabupaten musi rawas, dalam penelitian ini penulis menggunakan algoritma kriptografi vigenere chiper pad aplikasi yang digunakan untuk mendata kasus-kasus kekerasan yang terjadi pada perempuan dan anak secara online. Algoritma Kriptografi ini digunakan untuk mengamankan pertukaran data dan informasi yang terjadi didatabase. Hasil dari penelitian ini adalah sebuah aplikasi yang dapat digunakan untuk mendata kasus-kasus kekerasan yang terjadi pada perempuan dan anak secara online dan dilengakapin dengan algoritma kriptografi vigenere chiper. Kesimpulan dari penelitian ini adalah  dengan adanya aplikasi ini dapat membantu pihak Dinas dalam mendata kasus kekerasan anak dan perempuan serta mempercepat dan mengefisiensikan proses pendataan serta pelaporan data kekerasan anak dan perempuan </w:t>
      </w:r>
    </w:p>
    <w:p w:rsidR="00176DEC" w:rsidRPr="00176DEC" w:rsidRDefault="00176DEC" w:rsidP="00176DEC">
      <w:pPr>
        <w:rPr>
          <w:sz w:val="22"/>
        </w:rPr>
      </w:pPr>
    </w:p>
    <w:p w:rsidR="007D1230" w:rsidRPr="00176DEC" w:rsidRDefault="00176DEC" w:rsidP="00176DEC">
      <w:pPr>
        <w:rPr>
          <w:sz w:val="24"/>
          <w:szCs w:val="22"/>
        </w:rPr>
      </w:pPr>
      <w:r w:rsidRPr="00176DEC">
        <w:rPr>
          <w:b/>
          <w:sz w:val="22"/>
        </w:rPr>
        <w:t xml:space="preserve">Kata Kunci : </w:t>
      </w:r>
      <w:r w:rsidRPr="00176DEC">
        <w:rPr>
          <w:sz w:val="22"/>
        </w:rPr>
        <w:t>Algoritma Kriptografi; Vigenere Chiper; Kekerasan; Waterfall</w:t>
      </w:r>
      <w:r w:rsidR="00912DE8" w:rsidRPr="00176DEC">
        <w:rPr>
          <w:sz w:val="24"/>
          <w:szCs w:val="22"/>
        </w:rPr>
        <w:t>.</w:t>
      </w:r>
    </w:p>
    <w:p w:rsidR="007D1230" w:rsidRPr="00176DEC" w:rsidRDefault="007D1230" w:rsidP="007D1230">
      <w:pPr>
        <w:rPr>
          <w:sz w:val="24"/>
          <w:szCs w:val="22"/>
          <w:lang w:val="id-ID"/>
        </w:rPr>
      </w:pPr>
    </w:p>
    <w:p w:rsidR="007D1230" w:rsidRPr="00176DEC" w:rsidRDefault="007D1230" w:rsidP="007D1230">
      <w:pPr>
        <w:jc w:val="center"/>
        <w:rPr>
          <w:color w:val="000000"/>
          <w:sz w:val="24"/>
          <w:szCs w:val="22"/>
        </w:rPr>
      </w:pPr>
      <w:r w:rsidRPr="00176DEC">
        <w:rPr>
          <w:b/>
          <w:bCs/>
          <w:i/>
          <w:iCs/>
          <w:color w:val="000000"/>
          <w:sz w:val="24"/>
          <w:szCs w:val="22"/>
        </w:rPr>
        <w:t>Abstract</w:t>
      </w:r>
    </w:p>
    <w:p w:rsidR="00176DEC" w:rsidRPr="00176DEC" w:rsidRDefault="00176DEC" w:rsidP="00176DEC">
      <w:pPr>
        <w:jc w:val="both"/>
        <w:rPr>
          <w:i/>
          <w:sz w:val="22"/>
        </w:rPr>
      </w:pPr>
      <w:r w:rsidRPr="00176DEC">
        <w:rPr>
          <w:i/>
          <w:sz w:val="22"/>
        </w:rPr>
        <w:t>The problem in this study is how to create and design a cryptographic application using the vigenere cipher on the data of people with special needs at the PPPA office of the Musi Rawas district, in this study the author uses the cryptographic algorithm vigenere cipher pad application that is used to record cases of violence that occur on women and children online. This Cryptographic Algorithm is used to secure the exchange of data and information that occurs in the database. The result of this study is an application that can be used to record cases of violence that occur to women and children online and is equipped with a cryptographic algorithm vigenere cipher. The conclusion of this research is that this application can help the Office in recording cases of violence against children and women as well as speed up and streamline the process of collecting data and reporting data on violence against children and women.</w:t>
      </w:r>
    </w:p>
    <w:p w:rsidR="00176DEC" w:rsidRPr="00176DEC" w:rsidRDefault="00176DEC" w:rsidP="00176DEC">
      <w:pPr>
        <w:rPr>
          <w:i/>
          <w:sz w:val="22"/>
        </w:rPr>
      </w:pPr>
    </w:p>
    <w:p w:rsidR="00176DEC" w:rsidRPr="00176DEC" w:rsidRDefault="00176DEC" w:rsidP="00176DEC">
      <w:pPr>
        <w:rPr>
          <w:i/>
          <w:sz w:val="22"/>
        </w:rPr>
      </w:pPr>
      <w:r w:rsidRPr="00176DEC">
        <w:rPr>
          <w:b/>
          <w:i/>
          <w:sz w:val="22"/>
        </w:rPr>
        <w:t>Keywords</w:t>
      </w:r>
      <w:r w:rsidRPr="00176DEC">
        <w:rPr>
          <w:i/>
          <w:sz w:val="22"/>
        </w:rPr>
        <w:t>: Cryptographic Algorithm; Vigenere Cipher; Violence; Waterfall</w:t>
      </w:r>
    </w:p>
    <w:p w:rsidR="007D1230" w:rsidRPr="00176DEC" w:rsidRDefault="007D1230" w:rsidP="007D1230">
      <w:pPr>
        <w:rPr>
          <w:rStyle w:val="hps"/>
          <w:sz w:val="24"/>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sectPr w:rsidR="007D1230" w:rsidSect="00176DEC">
          <w:headerReference w:type="default" r:id="rId8"/>
          <w:footerReference w:type="default" r:id="rId9"/>
          <w:pgSz w:w="11906" w:h="16838" w:code="9"/>
          <w:pgMar w:top="1701" w:right="1701" w:bottom="1701" w:left="1701" w:header="851" w:footer="850" w:gutter="0"/>
          <w:cols w:space="708"/>
          <w:docGrid w:linePitch="360"/>
        </w:sect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F87C9F" w:rsidRDefault="00F87C9F" w:rsidP="007D1230">
      <w:pPr>
        <w:rPr>
          <w:rStyle w:val="hps"/>
          <w:sz w:val="22"/>
          <w:szCs w:val="22"/>
        </w:rPr>
      </w:pPr>
    </w:p>
    <w:p w:rsidR="007D1230" w:rsidRDefault="007D1230" w:rsidP="007D1230">
      <w:pPr>
        <w:rPr>
          <w:rStyle w:val="hps"/>
          <w:sz w:val="22"/>
          <w:szCs w:val="22"/>
        </w:rPr>
      </w:pPr>
    </w:p>
    <w:p w:rsidR="00F3473E" w:rsidRDefault="00F3473E" w:rsidP="001E2175">
      <w:pPr>
        <w:pStyle w:val="Heading1"/>
        <w:numPr>
          <w:ilvl w:val="0"/>
          <w:numId w:val="2"/>
        </w:numPr>
        <w:spacing w:line="276" w:lineRule="auto"/>
        <w:ind w:left="567" w:hanging="567"/>
        <w:sectPr w:rsidR="00F3473E" w:rsidSect="00176DEC">
          <w:headerReference w:type="default" r:id="rId10"/>
          <w:footerReference w:type="default" r:id="rId11"/>
          <w:type w:val="continuous"/>
          <w:pgSz w:w="11906" w:h="16838" w:code="9"/>
          <w:pgMar w:top="1701" w:right="1701" w:bottom="1701" w:left="1701" w:header="851" w:footer="709" w:gutter="0"/>
          <w:cols w:num="2" w:space="708"/>
          <w:docGrid w:linePitch="360"/>
        </w:sectPr>
      </w:pPr>
    </w:p>
    <w:p w:rsidR="007D1230" w:rsidRPr="00176DEC" w:rsidRDefault="007D1230" w:rsidP="00176DEC">
      <w:pPr>
        <w:pStyle w:val="Heading1"/>
        <w:numPr>
          <w:ilvl w:val="0"/>
          <w:numId w:val="2"/>
        </w:numPr>
        <w:spacing w:line="276" w:lineRule="auto"/>
        <w:ind w:left="567" w:hanging="567"/>
      </w:pPr>
      <w:r w:rsidRPr="00D83057">
        <w:lastRenderedPageBreak/>
        <w:t>PENDAHULUAN</w:t>
      </w:r>
    </w:p>
    <w:p w:rsidR="00176DEC" w:rsidRPr="00176DEC" w:rsidRDefault="00176DEC" w:rsidP="00176DEC">
      <w:pPr>
        <w:ind w:firstLine="567"/>
        <w:jc w:val="both"/>
        <w:rPr>
          <w:sz w:val="22"/>
          <w:szCs w:val="22"/>
        </w:rPr>
      </w:pPr>
      <w:r w:rsidRPr="00176DEC">
        <w:rPr>
          <w:sz w:val="22"/>
          <w:szCs w:val="22"/>
        </w:rPr>
        <w:t xml:space="preserve">Pada zaman saat ini perkembangan dan pertukaran informasi menggunakan internet telah mengalami kemajuan yang sangat pesat dalam berkomunikasi seperti mengirim dan menerima data ataupun pesan, bermacam macam media seperti email, dokumen, maupun berkas pribadi tanpa memperhitungkan jarak dan waktu. Penggunaan interkonektivitas sudah menjadi kebutuhan sekunder yang sangat mendasar,karena hampir semua media yang digunakan untuk bertukar informasi sudah menggunakan interkonektivitas jaringan internet. Namun dalam pertukaran informasi tersebut terdapat beberapa aspek keamanan yang memegang peranan penting agar terhindar dari pencurian data maupun informasi oleh pihak-pihak yang tidak diinginkan </w:t>
      </w:r>
      <w:r w:rsidRPr="00176DEC">
        <w:rPr>
          <w:sz w:val="22"/>
          <w:szCs w:val="22"/>
        </w:rPr>
        <w:fldChar w:fldCharType="begin" w:fldLock="1"/>
      </w:r>
      <w:r w:rsidRPr="00176DEC">
        <w:rPr>
          <w:sz w:val="22"/>
          <w:szCs w:val="22"/>
        </w:rPr>
        <w:instrText>ADDIN CSL_CITATION { "citationItems" : [ { "id" : "ITEM-1", "itemData" : { "DOI" : "10.36728/jss.v1i1.1601", "ISSN" : "0164-1212", "abstract" : "Keamanan dan kerahasiaan data masih menjadi aspek yang perlu diperhatikkan dalam berkomunikasi. Tidak adanya prosedur keamanan yang tepat menyebabkan maraknya kasus pencurian data. Tindakan pencurian data sering terjadi pada aplikasi maupun jaringan komunikasi khususnya data berupa teks. Penyebab utama tindakan pencurian data berupa teks adalah belum adanya prosedur keamanan yang tepat. Maka diperlukan suatu metode penyandian data atau kriptografi. Penyandian atau enkripsi data merupakan salah satu teknik keamanan data yang sering digunakan. Adanya metode kriptografi diharapkan dapat meminimalisir kasus pencurian atau penyadapan data. Penelitian ini bertujuan untuk memberikan prosedur keamanan pada data teks dengan menggabungkan dua metode kriptografi yaitu Vigenere Cipher dan Caesar Cipher, dalam proses kombinasi metode Vigenere Cipher dan Caesar Cipher menggunakan kata kunci yang berbeda. Vigenere menggunakan kunci berupa teks sedangkan Caesar menggunakan pergeseran angka sebagai kuncinya. Pada penelitian ini akan dilakukan penyandian dengan perhitungan manual dan program. Dari hasil pengujian didapatkan bahwa hasil penyandian dengan cara perhitungan manual bernilai sama dengan perhitungan program, jika input plainteks menggunakan huruf kapital. Berdasarkan kapasitas informasi didapatkan bahwa tingkat keberhasilan pengujian 100% dengan 15 kali percobaan proses hingga 5000 karakter plainteks dan cipherteks", "author" : [ { "dropping-particle" : "", "family" : "Setyawati", "given" : "Nisrina Yulia", "non-dropping-particle" : "", "parse-names" : false, "suffix" : "" }, { "dropping-particle" : "", "family" : "Khofid", "given" : "Adi Nur", "non-dropping-particle" : "", "parse-names" : false, "suffix" : "" }, { "dropping-particle" : "", "family" : "Rundi", "given" : "Alessandro U.B", "non-dropping-particle" : "", "parse-names" : false, "suffix" : "" }, { "dropping-particle" : "", "family" : "Wati", "given" : "Vera", "non-dropping-particle" : "", "parse-names" : false, "suffix" : "" } ], "container-title" : "Journal of Smart System", "id" : "ITEM-1", "issue" : "1", "issued" : { "date-parts" : [ [ "2021" ] ] }, "page" : "1-8", "title" : "Modifikasi Kriptografi Klasik Kombinasi Metode Vigenere Cipher dan Caesar Cipher", "type" : "article-journal", "volume" : "1" }, "uris" : [ "http://www.mendeley.com/documents/?uuid=e067d56f-69ec-4513-8978-8503d8b5362e" ] } ], "mendeley" : { "formattedCitation" : "[1]", "plainTextFormattedCitation" : "[1]", "previouslyFormattedCitation" : "[1]" }, "properties" : { "noteIndex" : 0 }, "schema" : "https://github.com/citation-style-language/schema/raw/master/csl-citation.json" }</w:instrText>
      </w:r>
      <w:r w:rsidRPr="00176DEC">
        <w:rPr>
          <w:sz w:val="22"/>
          <w:szCs w:val="22"/>
        </w:rPr>
        <w:fldChar w:fldCharType="separate"/>
      </w:r>
      <w:r w:rsidRPr="00176DEC">
        <w:rPr>
          <w:noProof/>
          <w:sz w:val="22"/>
          <w:szCs w:val="22"/>
        </w:rPr>
        <w:t>[1]</w:t>
      </w:r>
      <w:r w:rsidRPr="00176DEC">
        <w:rPr>
          <w:sz w:val="22"/>
          <w:szCs w:val="22"/>
        </w:rPr>
        <w:fldChar w:fldCharType="end"/>
      </w:r>
      <w:r w:rsidRPr="00176DEC">
        <w:rPr>
          <w:sz w:val="22"/>
          <w:szCs w:val="22"/>
        </w:rPr>
        <w:t>.</w:t>
      </w:r>
    </w:p>
    <w:p w:rsidR="00176DEC" w:rsidRPr="00176DEC" w:rsidRDefault="00176DEC" w:rsidP="00176DEC">
      <w:pPr>
        <w:ind w:firstLine="567"/>
        <w:jc w:val="both"/>
        <w:rPr>
          <w:sz w:val="22"/>
          <w:szCs w:val="22"/>
        </w:rPr>
      </w:pPr>
      <w:r w:rsidRPr="00176DEC">
        <w:rPr>
          <w:sz w:val="22"/>
          <w:szCs w:val="22"/>
        </w:rPr>
        <w:t xml:space="preserve">Keamanan dan kerahasian pertukaran informasi sseperti database merupakan salah satu aspek penting dari sebuah pertukaran informasi. Hal tersebut terkait bagaiaman informasi tersebut dapat tersampaikan oleh pihak tertentu dan tidak dapat juga diakses oleh pihak yang tidak berhak. Oleh karena itu sangat penting untuk mencegah jatuhnya informasi kepada pihak-pihak lain yang tidak berkepentingan </w:t>
      </w:r>
      <w:r w:rsidRPr="00176DEC">
        <w:rPr>
          <w:sz w:val="22"/>
          <w:szCs w:val="22"/>
        </w:rPr>
        <w:fldChar w:fldCharType="begin" w:fldLock="1"/>
      </w:r>
      <w:r w:rsidRPr="00176DEC">
        <w:rPr>
          <w:sz w:val="22"/>
          <w:szCs w:val="22"/>
        </w:rPr>
        <w:instrText>ADDIN CSL_CITATION { "citationItems" : [ { "id" : "ITEM-1", "itemData" : { "DOI" : "10.33020/saintekom.v11i1.202", "ISSN" : "2088-1770", "abstract" : "The concept that an important information cannot be known by parties who don\u2019t \u00a0have rights can be done by making the confidentiality of data using cryptography. Safety in vigenere ciphers depends on the number of keys used, the more the number of keys, the wider the key space. While caesar cipher or often also called caesar code is a classic coding system based on simple substitution. This study uses a combination of Vigenere Cipher and Caesar Cipher algorithms so that the security of the contents of the message is protected stronger and safer so that if the message sent is tapped by someone who is not responsible then the hijacker has difficulty knowing contents of the message. So that the confidentiality and authenticity of message is up to the recipient In this study successfully implemented both methods and has an output in the form of a reading symbol, not letters.\r \u00a0", "author" : [ { "dropping-particle" : "", "family" : "Hardita", "given" : "Veny Cahya", "non-dropping-particle" : "", "parse-names" : false, "suffix" : "" }, { "dropping-particle" : "", "family" : "Sholeha", "given" : "Eka Wahyu", "non-dropping-particle" : "", "parse-names" : false, "suffix" : "" } ], "container-title" : "Jurnal SAINTEKOM", "id" : "ITEM-1", "issue" : "1", "issued" : { "date-parts" : [ [ "2021" ] ] }, "page" : "34-43", "title" : "Penerapan Kombinasi Metode Vigenere Cipher, Caesar Cipher Dan Simbol Baca Dalam Mengamankan Pesan", "type" : "article-journal", "volume" : "11" }, "uris" : [ "http://www.mendeley.com/documents/?uuid=3d2b7005-1266-404a-a6c7-5e86be733030" ] } ], "mendeley" : { "formattedCitation" : "[2]", "plainTextFormattedCitation" : "[2]", "previouslyFormattedCitation" : "[2]" }, "properties" : { "noteIndex" : 0 }, "schema" : "https://github.com/citation-style-language/schema/raw/master/csl-citation.json" }</w:instrText>
      </w:r>
      <w:r w:rsidRPr="00176DEC">
        <w:rPr>
          <w:sz w:val="22"/>
          <w:szCs w:val="22"/>
        </w:rPr>
        <w:fldChar w:fldCharType="separate"/>
      </w:r>
      <w:r w:rsidRPr="00176DEC">
        <w:rPr>
          <w:noProof/>
          <w:sz w:val="22"/>
          <w:szCs w:val="22"/>
        </w:rPr>
        <w:t>[2]</w:t>
      </w:r>
      <w:r w:rsidRPr="00176DEC">
        <w:rPr>
          <w:sz w:val="22"/>
          <w:szCs w:val="22"/>
        </w:rPr>
        <w:fldChar w:fldCharType="end"/>
      </w:r>
      <w:r w:rsidRPr="00176DEC">
        <w:rPr>
          <w:sz w:val="22"/>
          <w:szCs w:val="22"/>
        </w:rPr>
        <w:t>.</w:t>
      </w:r>
    </w:p>
    <w:p w:rsidR="00176DEC" w:rsidRPr="00176DEC" w:rsidRDefault="00176DEC" w:rsidP="00176DEC">
      <w:pPr>
        <w:ind w:firstLine="567"/>
        <w:jc w:val="both"/>
        <w:rPr>
          <w:sz w:val="22"/>
          <w:szCs w:val="22"/>
        </w:rPr>
        <w:sectPr w:rsidR="00176DEC" w:rsidRPr="00176DEC" w:rsidSect="00176DEC">
          <w:headerReference w:type="default" r:id="rId12"/>
          <w:footerReference w:type="default" r:id="rId13"/>
          <w:type w:val="continuous"/>
          <w:pgSz w:w="11906" w:h="16838"/>
          <w:pgMar w:top="1701" w:right="1701" w:bottom="1701" w:left="1701" w:header="851" w:footer="850" w:gutter="0"/>
          <w:pgNumType w:start="1"/>
          <w:cols w:space="708"/>
          <w:docGrid w:linePitch="360"/>
        </w:sectPr>
      </w:pPr>
      <w:r w:rsidRPr="00176DEC">
        <w:rPr>
          <w:sz w:val="22"/>
          <w:szCs w:val="22"/>
        </w:rPr>
        <w:t xml:space="preserve">Prosedur dalam  menjaga keamanan serta kerahasiaan data dapat dilakukan dengan menerapkan algoritma kriptografi. Algoritma kriptografi merupakan ilmu </w:t>
      </w:r>
    </w:p>
    <w:p w:rsidR="00176DEC" w:rsidRPr="00176DEC" w:rsidRDefault="00176DEC" w:rsidP="00176DEC">
      <w:pPr>
        <w:ind w:firstLine="567"/>
        <w:jc w:val="both"/>
        <w:rPr>
          <w:sz w:val="22"/>
          <w:szCs w:val="22"/>
        </w:rPr>
        <w:sectPr w:rsidR="00176DEC" w:rsidRPr="00176DEC" w:rsidSect="00176DEC">
          <w:headerReference w:type="default" r:id="rId14"/>
          <w:footerReference w:type="default" r:id="rId15"/>
          <w:type w:val="continuous"/>
          <w:pgSz w:w="11906" w:h="16838"/>
          <w:pgMar w:top="1701" w:right="1701" w:bottom="1701" w:left="1701" w:header="851" w:footer="850" w:gutter="0"/>
          <w:cols w:space="708"/>
          <w:docGrid w:linePitch="360"/>
        </w:sectPr>
      </w:pPr>
      <w:r w:rsidRPr="00176DEC">
        <w:rPr>
          <w:sz w:val="22"/>
          <w:szCs w:val="22"/>
        </w:rPr>
        <w:lastRenderedPageBreak/>
        <w:t xml:space="preserve">yang mempelajari teknik-teknik matematika yang beruhubungan dengan aspek keamanan informasi seperti kerahasiaan, integritas data, serta otentikasi data </w:t>
      </w:r>
      <w:r w:rsidRPr="00176DEC">
        <w:rPr>
          <w:sz w:val="22"/>
          <w:szCs w:val="22"/>
        </w:rPr>
        <w:fldChar w:fldCharType="begin" w:fldLock="1"/>
      </w:r>
      <w:r w:rsidRPr="00176DEC">
        <w:rPr>
          <w:sz w:val="22"/>
          <w:szCs w:val="22"/>
        </w:rPr>
        <w:instrText>ADDIN CSL_CITATION { "citationItems" : [ { "id" : "ITEM-1", "itemData" : { "author" : [ { "dropping-particle" : "", "family" : "Informasi", "given" : "Studi Sistem", "non-dropping-particle" : "", "parse-names" : false, "suffix" : "" }, { "dropping-particle" : "", "family" : "Teknik", "given" : "Fakultas", "non-dropping-particle" : "", "parse-names" : false, "suffix" : "" }, { "dropping-particle" : "", "family" : "Pamulang", "given" : "Universitas", "non-dropping-particle" : "", "parse-names" : false, "suffix" : "" }, { "dropping-particle" : "", "family" : "No", "given" : "Jl Puspitek", "non-dropping-particle" : "", "parse-names" : false, "suffix" : "" }, { "dropping-particle" : "", "family" : "Tangerang", "given" : "Kota", "non-dropping-particle" : "", "parse-names" : false, "suffix" : "" } ], "id" : "ITEM-1", "issue" : "02", "issued" : { "date-parts" : [ [ "0" ] ] }, "page" : "42-53", "title" : "IMPLEMENTASI ALGORITMA VIGENERE CHIPER DAN LEAST SIGNIFICANT BIT ( LSB ) UNTUK MENYEMBUNYIKAN", "type" : "article-journal", "volume" : "XVI" }, "uris" : [ "http://www.mendeley.com/documents/?uuid=178250a6-34d2-4174-a6d9-94ec2cef2bff" ] } ], "mendeley" : { "formattedCitation" : "[3]", "plainTextFormattedCitation" : "[3]", "previouslyFormattedCitation" : "[3]" }, "properties" : { "noteIndex" : 0 }, "schema" : "https://github.com/citation-style-language/schema/raw/master/csl-citation.json" }</w:instrText>
      </w:r>
      <w:r w:rsidRPr="00176DEC">
        <w:rPr>
          <w:sz w:val="22"/>
          <w:szCs w:val="22"/>
        </w:rPr>
        <w:fldChar w:fldCharType="separate"/>
      </w:r>
      <w:r w:rsidRPr="00176DEC">
        <w:rPr>
          <w:noProof/>
          <w:sz w:val="22"/>
          <w:szCs w:val="22"/>
        </w:rPr>
        <w:t>[3]</w:t>
      </w:r>
      <w:r w:rsidRPr="00176DEC">
        <w:rPr>
          <w:sz w:val="22"/>
          <w:szCs w:val="22"/>
        </w:rPr>
        <w:fldChar w:fldCharType="end"/>
      </w:r>
      <w:r w:rsidRPr="00176DEC">
        <w:rPr>
          <w:sz w:val="22"/>
          <w:szCs w:val="22"/>
        </w:rPr>
        <w:t xml:space="preserve">. </w:t>
      </w:r>
    </w:p>
    <w:p w:rsidR="00176DEC" w:rsidRPr="00176DEC" w:rsidRDefault="00176DEC" w:rsidP="00176DEC">
      <w:pPr>
        <w:ind w:firstLine="567"/>
        <w:jc w:val="both"/>
        <w:rPr>
          <w:sz w:val="22"/>
          <w:szCs w:val="22"/>
        </w:rPr>
      </w:pPr>
      <w:r w:rsidRPr="00176DEC">
        <w:rPr>
          <w:sz w:val="22"/>
          <w:szCs w:val="22"/>
        </w:rPr>
        <w:lastRenderedPageBreak/>
        <w:t xml:space="preserve">Didalam algoritma kriptografi itu sendiri dilakukan dengan dua proses yaitu proses enskripsi data dan proses deskripsi data. Enkripsi merupakan suatu proses untuk menyandikan sebuah pesan asli  menjadi pesan yang tersandi, sedangkan deskripsi merupakan proses untuk mengembalikan pesan yang tersandi menjadi pesan asli </w:t>
      </w:r>
      <w:r w:rsidRPr="00176DEC">
        <w:rPr>
          <w:sz w:val="22"/>
          <w:szCs w:val="22"/>
        </w:rPr>
        <w:fldChar w:fldCharType="begin" w:fldLock="1"/>
      </w:r>
      <w:r w:rsidRPr="00176DEC">
        <w:rPr>
          <w:sz w:val="22"/>
          <w:szCs w:val="22"/>
        </w:rPr>
        <w:instrText>ADDIN CSL_CITATION { "citationItems" : [ { "id" : "ITEM-1", "itemData" : { "author" : [ { "dropping-particle" : "", "family" : "Informasi", "given" : "Studi Sistem", "non-dropping-particle" : "", "parse-names" : false, "suffix" : "" }, { "dropping-particle" : "", "family" : "Teknik", "given" : "Fakultas", "non-dropping-particle" : "", "parse-names" : false, "suffix" : "" }, { "dropping-particle" : "", "family" : "Pamulang", "given" : "Universitas", "non-dropping-particle" : "", "parse-names" : false, "suffix" : "" }, { "dropping-particle" : "", "family" : "No", "given" : "Jl Puspitek", "non-dropping-particle" : "", "parse-names" : false, "suffix" : "" }, { "dropping-particle" : "", "family" : "Tangerang", "given" : "Kota", "non-dropping-particle" : "", "parse-names" : false, "suffix" : "" } ], "id" : "ITEM-1", "issue" : "02", "issued" : { "date-parts" : [ [ "0" ] ] }, "page" : "42-53", "title" : "IMPLEMENTASI ALGORITMA VIGENERE CHIPER DAN LEAST SIGNIFICANT BIT ( LSB ) UNTUK MENYEMBUNYIKAN", "type" : "article-journal", "volume" : "XVI" }, "uris" : [ "http://www.mendeley.com/documents/?uuid=178250a6-34d2-4174-a6d9-94ec2cef2bff" ] } ], "mendeley" : { "formattedCitation" : "[3]", "plainTextFormattedCitation" : "[3]", "previouslyFormattedCitation" : "[3]" }, "properties" : { "noteIndex" : 0 }, "schema" : "https://github.com/citation-style-language/schema/raw/master/csl-citation.json" }</w:instrText>
      </w:r>
      <w:r w:rsidRPr="00176DEC">
        <w:rPr>
          <w:sz w:val="22"/>
          <w:szCs w:val="22"/>
        </w:rPr>
        <w:fldChar w:fldCharType="separate"/>
      </w:r>
      <w:r w:rsidRPr="00176DEC">
        <w:rPr>
          <w:noProof/>
          <w:sz w:val="22"/>
          <w:szCs w:val="22"/>
        </w:rPr>
        <w:t>[3]</w:t>
      </w:r>
      <w:r w:rsidRPr="00176DEC">
        <w:rPr>
          <w:sz w:val="22"/>
          <w:szCs w:val="22"/>
        </w:rPr>
        <w:fldChar w:fldCharType="end"/>
      </w:r>
      <w:r w:rsidRPr="00176DEC">
        <w:rPr>
          <w:sz w:val="22"/>
          <w:szCs w:val="22"/>
        </w:rPr>
        <w:t>.</w:t>
      </w:r>
    </w:p>
    <w:p w:rsidR="00176DEC" w:rsidRPr="00176DEC" w:rsidRDefault="00176DEC" w:rsidP="00176DEC">
      <w:pPr>
        <w:ind w:firstLine="567"/>
        <w:jc w:val="both"/>
        <w:rPr>
          <w:sz w:val="22"/>
          <w:szCs w:val="22"/>
        </w:rPr>
      </w:pPr>
      <w:r w:rsidRPr="00176DEC">
        <w:rPr>
          <w:sz w:val="22"/>
          <w:szCs w:val="22"/>
        </w:rPr>
        <w:t xml:space="preserve">Dinas Pemberdayaan Perempuan dan Perlindungan Anak Kabupaten Musi Rawas merupakan dinas yang mempunyai tujuan untuk melindungi serta memberikan hak-hak kepada perempuan dan anak. Adapun tujuan dari penelitian ini adalah untuk mendata orang yang mempunyai kebutuhan khusus di Dinas Pemberdayaan Perempuan Dan Perlindungan Anak Kabupaten Musi Rawas. Kebutuhan khusus disini adalah sebuah kebutuhan akan perlindungan khusus untuk perempuan dan anak dalam memenuhi serta memberikan perlindungan terhadap hak-hak nya, mengingat maraknya kasus kekerasan pada perempuan dan anak khusus nya di Kabupaten Musi Rawas masih sangat lah tinggi. Kekerasan pada perempuan dan anak dapat terjadi karena kurangnya kontrol dan pengawasan dari pihak pemerintah maupun lingkungan sekitar akan kepedulian terhadap anak anak dan perempuan yang mengalami kasus kekerasan, baik itu kekerasan fisik, maupun kekerasan secara emosional/psikologis. </w:t>
      </w:r>
    </w:p>
    <w:p w:rsidR="00176DEC" w:rsidRPr="00176DEC" w:rsidRDefault="00176DEC" w:rsidP="00176DEC">
      <w:pPr>
        <w:ind w:firstLine="567"/>
        <w:jc w:val="both"/>
        <w:rPr>
          <w:sz w:val="22"/>
          <w:szCs w:val="22"/>
        </w:rPr>
      </w:pPr>
      <w:r w:rsidRPr="00176DEC">
        <w:rPr>
          <w:sz w:val="22"/>
          <w:szCs w:val="22"/>
        </w:rPr>
        <w:t>Saat ini di Dinas Pemberdayaan Perempuan dan Perlindungan Anak Kabupaten Musi Rawas sudah mempunyai sebuah aplikasi yang digunakan untuk mendata anak anak dan perempuan yang mengalami kekerasan baik itu fisik maupun emosional/psikologis. Aplikasi tersebut adalah SIMFONI PPA (Sistem Informasi Online Perlindungan Perempuan dan Anak), namun penggunaan aplikasi ini hanya dilakukan oleh pihak dinas PPA Kabupaten Musi Rawas dan belum dapat digunakan secara luas untuk mayarakat umum.  Proses pendataan kasus kekerasan  dilakukan dengan cara menginputkan data yang ada kedalam aplikasi tersebut, data tersebut didapatkan dari laporan secara langsung masyarakat ke Dinas PPPA Kabupaten Musi Rawas maupun didapatkan dari berita yang ada.</w:t>
      </w:r>
    </w:p>
    <w:p w:rsidR="00176DEC" w:rsidRPr="00176DEC" w:rsidRDefault="00176DEC" w:rsidP="00176DEC">
      <w:pPr>
        <w:pBdr>
          <w:top w:val="nil"/>
          <w:left w:val="nil"/>
          <w:bottom w:val="nil"/>
          <w:right w:val="nil"/>
          <w:between w:val="nil"/>
        </w:pBdr>
        <w:ind w:firstLine="567"/>
        <w:jc w:val="both"/>
        <w:rPr>
          <w:sz w:val="22"/>
          <w:szCs w:val="22"/>
          <w:highlight w:val="white"/>
        </w:rPr>
      </w:pPr>
      <w:r w:rsidRPr="00176DEC">
        <w:rPr>
          <w:sz w:val="22"/>
          <w:szCs w:val="22"/>
        </w:rPr>
        <w:t xml:space="preserve">Maka dari itu tujuan dari penelitian ini adalah untuk membuat sebuah aplikasi yang dapat digunakan untuk mendata kasus-kasus kekerasan yang terjadi pada perempuan dan anak secara online. Aplikasi ini nantinya akan ditambahkan sebuah algoritma kriptografi yang digunakan untuk mengamankan pertukaran data dan informasi yang terjadi didatabase. Algorimta kriptografi yang digunakan dalam penelitian ini adalah Vigenere Chiper. Vigenere chiper merupakan algoritma kriptografi yang menyandikan teks alfabet dengan menggunakan deretan sandi caesar berdasarkan huruf-huruf pada kata kunci </w:t>
      </w:r>
      <w:r w:rsidRPr="00176DEC">
        <w:rPr>
          <w:sz w:val="22"/>
          <w:szCs w:val="22"/>
        </w:rPr>
        <w:fldChar w:fldCharType="begin" w:fldLock="1"/>
      </w:r>
      <w:r w:rsidRPr="00176DEC">
        <w:rPr>
          <w:sz w:val="22"/>
          <w:szCs w:val="22"/>
        </w:rPr>
        <w:instrText>ADDIN CSL_CITATION { "citationItems" : [ { "id" : "ITEM-1", "itemData" : { "abstract" : "Android-based smartphone technology is growing so fast. Currently, many users take advantage of the android smartphone note application to keep notes either public or private. Therefore, the data security factor plays an important role in the development of Android-based smartphone applications. By using a combination of cryptographic algorithms, data security can be more guaranteed from attacks that can harm the contents of stored data. The combination of algorithms used is the Vigenere Cipher algorithm and the Atbash Cipher algorithm. The Vigenere Cipher algorithm is a method of encoding the text of the alphabet by using a series of caesarean codes based on the letters in the keywords. The Atbash Cipher algorithm is a simple substitution cipher by reversing the alphabet so that each letter is mapped to a letter in the same position as the opposite of the alphabet. This combination of cryptographic algorithms will later be used for the text encryption feature of the note application that the author created, using this cryptographic algorithm the stored text of the notes can be encrypted and decrypted with a key that is input so that only the owner knows the contents of the information.", "author" : [ { "dropping-particle" : "", "family" : "Afand", "given" : "Muhammad Iqbal", "non-dropping-particle" : "", "parse-names" : false, "suffix" : "" }, { "dropping-particle" : "", "family" : "Nurhayati", "given" : "", "non-dropping-particle" : "", "parse-names" : false, "suffix" : "" } ], "container-title" : "30. IT Journal", "id" : "ITEM-1", "issue" : "1", "issued" : { "date-parts" : [ [ "2020" ] ] }, "page" : "2252-746", "title" : "Implementasi Algoritma Vigenere Cipher Dan Atbash Cipher Untuk Keamanan Teks Pada Aplikasi Catatan Berbasis Android", "type" : "article-journal", "volume" : "8" }, "uris" : [ "http://www.mendeley.com/documents/?uuid=f8b71bfb-4bd0-4ffb-bd1b-9fe37e246329" ] } ], "mendeley" : { "formattedCitation" : "[4]", "plainTextFormattedCitation" : "[4]", "previouslyFormattedCitation" : "[4]" }, "properties" : { "noteIndex" : 0 }, "schema" : "https://github.com/citation-style-language/schema/raw/master/csl-citation.json" }</w:instrText>
      </w:r>
      <w:r w:rsidRPr="00176DEC">
        <w:rPr>
          <w:sz w:val="22"/>
          <w:szCs w:val="22"/>
        </w:rPr>
        <w:fldChar w:fldCharType="separate"/>
      </w:r>
      <w:r w:rsidRPr="00176DEC">
        <w:rPr>
          <w:noProof/>
          <w:sz w:val="22"/>
          <w:szCs w:val="22"/>
        </w:rPr>
        <w:t>[4]</w:t>
      </w:r>
      <w:r w:rsidRPr="00176DEC">
        <w:rPr>
          <w:sz w:val="22"/>
          <w:szCs w:val="22"/>
        </w:rPr>
        <w:fldChar w:fldCharType="end"/>
      </w:r>
      <w:r w:rsidRPr="00176DEC">
        <w:rPr>
          <w:sz w:val="22"/>
          <w:szCs w:val="22"/>
        </w:rPr>
        <w:t>.</w:t>
      </w:r>
    </w:p>
    <w:p w:rsidR="009B629B" w:rsidRDefault="009B629B" w:rsidP="00F3473E">
      <w:pPr>
        <w:spacing w:line="276" w:lineRule="auto"/>
        <w:jc w:val="both"/>
        <w:rPr>
          <w:bCs/>
          <w:sz w:val="22"/>
        </w:rPr>
      </w:pPr>
    </w:p>
    <w:p w:rsidR="009B629B" w:rsidRPr="00176DEC" w:rsidRDefault="000713F1" w:rsidP="00176DEC">
      <w:pPr>
        <w:pStyle w:val="Heading2"/>
        <w:numPr>
          <w:ilvl w:val="0"/>
          <w:numId w:val="2"/>
        </w:numPr>
        <w:ind w:left="567" w:hanging="567"/>
      </w:pPr>
      <w:r>
        <w:t>METODOLOGI PENELITIAN</w:t>
      </w:r>
    </w:p>
    <w:p w:rsidR="00176DEC" w:rsidRDefault="00176DEC" w:rsidP="00176DEC">
      <w:pPr>
        <w:pStyle w:val="Heading2"/>
        <w:keepLines/>
        <w:numPr>
          <w:ilvl w:val="0"/>
          <w:numId w:val="18"/>
        </w:numPr>
        <w:ind w:left="567" w:hanging="567"/>
      </w:pPr>
      <w:bookmarkStart w:id="0" w:name="_Toc2845282"/>
      <w:bookmarkStart w:id="1" w:name="_Toc8475367"/>
      <w:bookmarkStart w:id="2" w:name="_Toc112614567"/>
      <w:r w:rsidRPr="00D666B7">
        <w:t>Metode Pengembangan Sistem</w:t>
      </w:r>
      <w:bookmarkEnd w:id="0"/>
      <w:bookmarkEnd w:id="1"/>
      <w:bookmarkEnd w:id="2"/>
    </w:p>
    <w:p w:rsidR="00176DEC" w:rsidRDefault="00176DEC" w:rsidP="00176DEC">
      <w:pPr>
        <w:ind w:firstLine="567"/>
      </w:pPr>
      <w:r w:rsidRPr="004821B3">
        <w:t>Metode pengembangan sistem yang digunakan adalah metode air terjun (</w:t>
      </w:r>
      <w:r w:rsidRPr="004821B3">
        <w:rPr>
          <w:i/>
        </w:rPr>
        <w:t>waterfall</w:t>
      </w:r>
      <w:r w:rsidRPr="004821B3">
        <w:t>). Metode air terjun (</w:t>
      </w:r>
      <w:r w:rsidRPr="004821B3">
        <w:rPr>
          <w:i/>
        </w:rPr>
        <w:t>waterfall</w:t>
      </w:r>
      <w:r w:rsidRPr="004821B3">
        <w:t>), sering juga disebut metode sekuensial linier (</w:t>
      </w:r>
      <w:r w:rsidRPr="004821B3">
        <w:rPr>
          <w:i/>
        </w:rPr>
        <w:t>sequential linier</w:t>
      </w:r>
      <w:r w:rsidRPr="004821B3">
        <w:t>) atau alur hidup klasik (</w:t>
      </w:r>
      <w:r w:rsidRPr="004821B3">
        <w:rPr>
          <w:i/>
        </w:rPr>
        <w:t>classic life</w:t>
      </w:r>
      <w:r>
        <w:t>), menyediakan</w:t>
      </w:r>
      <w:r>
        <w:rPr>
          <w:lang w:val="id-ID"/>
        </w:rPr>
        <w:t xml:space="preserve"> </w:t>
      </w:r>
      <w:r w:rsidRPr="004821B3">
        <w:t>pendekatan alur hidup perangkat lunak secara sekuensial atau terurut dimulai dari analisis, desain pengodean, pengujian dan tahap pendukung (</w:t>
      </w:r>
      <w:r w:rsidRPr="004821B3">
        <w:rPr>
          <w:i/>
        </w:rPr>
        <w:t>support</w:t>
      </w:r>
      <w:r w:rsidRPr="004821B3">
        <w:t>)</w:t>
      </w:r>
      <w:r>
        <w:t xml:space="preserve">  .</w:t>
      </w:r>
    </w:p>
    <w:tbl>
      <w:tblPr>
        <w:tblW w:w="0" w:type="auto"/>
        <w:tblInd w:w="9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504"/>
      </w:tblGrid>
      <w:tr w:rsidR="00176DEC" w:rsidRPr="00AD1344" w:rsidTr="00176DEC">
        <w:trPr>
          <w:trHeight w:val="2665"/>
        </w:trPr>
        <w:tc>
          <w:tcPr>
            <w:tcW w:w="7504" w:type="dxa"/>
            <w:shd w:val="clear" w:color="auto" w:fill="auto"/>
          </w:tcPr>
          <w:p w:rsidR="00176DEC" w:rsidRPr="00AD1344" w:rsidRDefault="00176DEC" w:rsidP="00176DEC">
            <w:pPr>
              <w:rPr>
                <w:sz w:val="22"/>
              </w:rPr>
            </w:pPr>
            <w:r w:rsidRPr="00AD1344">
              <w:rPr>
                <w:noProof/>
                <w:sz w:val="22"/>
                <w:lang w:eastAsia="id-ID"/>
              </w:rPr>
              <mc:AlternateContent>
                <mc:Choice Requires="wps">
                  <w:drawing>
                    <wp:anchor distT="0" distB="0" distL="114300" distR="114300" simplePos="0" relativeHeight="251644928" behindDoc="0" locked="0" layoutInCell="1" allowOverlap="1" wp14:anchorId="673CFC1B" wp14:editId="29A07ED6">
                      <wp:simplePos x="0" y="0"/>
                      <wp:positionH relativeFrom="column">
                        <wp:posOffset>35597</wp:posOffset>
                      </wp:positionH>
                      <wp:positionV relativeFrom="paragraph">
                        <wp:posOffset>220905</wp:posOffset>
                      </wp:positionV>
                      <wp:extent cx="2205318" cy="1400810"/>
                      <wp:effectExtent l="0" t="0" r="24130" b="27940"/>
                      <wp:wrapNone/>
                      <wp:docPr id="1"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5318" cy="1400810"/>
                              </a:xfrm>
                              <a:prstGeom prst="ellipse">
                                <a:avLst/>
                              </a:prstGeom>
                              <a:solidFill>
                                <a:srgbClr val="FFFFFF"/>
                              </a:solidFill>
                              <a:ln w="25400">
                                <a:solidFill>
                                  <a:srgbClr val="000000"/>
                                </a:solidFill>
                                <a:round/>
                                <a:headEnd/>
                                <a:tailEnd/>
                              </a:ln>
                            </wps:spPr>
                            <wps:txbx>
                              <w:txbxContent>
                                <w:p w:rsidR="00176DEC" w:rsidRDefault="00176DEC" w:rsidP="00176DEC">
                                  <w:pPr>
                                    <w:ind w:left="-426" w:right="-513"/>
                                    <w:jc w:val="center"/>
                                  </w:pPr>
                                  <w:r w:rsidRPr="00FE1900">
                                    <w:rPr>
                                      <w:sz w:val="22"/>
                                    </w:rPr>
                                    <w:t>Sistem rekayasa informasi</w:t>
                                  </w:r>
                                </w:p>
                                <w:p w:rsidR="00176DEC" w:rsidRDefault="00176DEC" w:rsidP="00176DEC">
                                  <w:pPr>
                                    <w:jc w:val="center"/>
                                  </w:pPr>
                                </w:p>
                                <w:p w:rsidR="00176DEC" w:rsidRDefault="00176DEC" w:rsidP="00176DEC">
                                  <w:pPr>
                                    <w:jc w:val="center"/>
                                  </w:pPr>
                                </w:p>
                                <w:p w:rsidR="00176DEC" w:rsidRPr="00110C9E" w:rsidRDefault="00176DEC" w:rsidP="00176DEC">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w14:anchorId="673CFC1B" id="Oval 1" o:spid="_x0000_s1026" style="position:absolute;margin-left:2.8pt;margin-top:17.4pt;width:173.65pt;height:110.3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" strokeweight="2pt">
                      <v:textbox>
                        <w:txbxContent>
                          <w:p w:rsidR="00176DEC" w:rsidRDefault="00176DEC" w:rsidP="00176DEC">
                            <w:pPr>
                              <w:ind w:left="-426" w:right="-513"/>
                              <w:jc w:val="center"/>
                            </w:pPr>
                            <w:r w:rsidRPr="00FE1900">
                              <w:rPr>
                                <w:sz w:val="22"/>
                              </w:rPr>
                              <w:t>Sistem rekayasa informasi</w:t>
                            </w:r>
                          </w:p>
                          <w:p w:rsidR="00176DEC" w:rsidRDefault="00176DEC" w:rsidP="00176DEC">
                            <w:pPr>
                              <w:jc w:val="center"/>
                            </w:pPr>
                          </w:p>
                          <w:p w:rsidR="00176DEC" w:rsidRDefault="00176DEC" w:rsidP="00176DEC">
                            <w:pPr>
                              <w:jc w:val="center"/>
                            </w:pPr>
                          </w:p>
                          <w:p w:rsidR="00176DEC" w:rsidRPr="00110C9E" w:rsidRDefault="00176DEC" w:rsidP="00176DEC">
                            <w:pPr>
                              <w:jc w:val="center"/>
                            </w:pPr>
                          </w:p>
                        </w:txbxContent>
                      </v:textbox>
                    </v:oval>
                  </w:pict>
                </mc:Fallback>
              </mc:AlternateContent>
            </w:r>
            <w:r w:rsidRPr="00AD1344">
              <w:rPr>
                <w:noProof/>
                <w:sz w:val="22"/>
                <w:lang w:eastAsia="id-ID"/>
              </w:rPr>
              <mc:AlternateContent>
                <mc:Choice Requires="wps">
                  <w:drawing>
                    <wp:anchor distT="0" distB="0" distL="114300" distR="114300" simplePos="0" relativeHeight="251669504" behindDoc="0" locked="0" layoutInCell="1" allowOverlap="1" wp14:anchorId="0D2EA838" wp14:editId="51F822F7">
                      <wp:simplePos x="0" y="0"/>
                      <wp:positionH relativeFrom="column">
                        <wp:posOffset>3531870</wp:posOffset>
                      </wp:positionH>
                      <wp:positionV relativeFrom="paragraph">
                        <wp:posOffset>856615</wp:posOffset>
                      </wp:positionV>
                      <wp:extent cx="827405" cy="349885"/>
                      <wp:effectExtent l="13335" t="12700" r="16510" b="1841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7405" cy="349885"/>
                              </a:xfrm>
                              <a:prstGeom prst="rect">
                                <a:avLst/>
                              </a:prstGeom>
                              <a:solidFill>
                                <a:srgbClr val="FFFFFF"/>
                              </a:solidFill>
                              <a:ln w="25400">
                                <a:solidFill>
                                  <a:srgbClr val="000000"/>
                                </a:solidFill>
                                <a:miter lim="800000"/>
                                <a:headEnd/>
                                <a:tailEnd/>
                              </a:ln>
                            </wps:spPr>
                            <wps:txbx>
                              <w:txbxContent>
                                <w:p w:rsidR="00176DEC" w:rsidRPr="00F424A8" w:rsidRDefault="00176DEC" w:rsidP="00176DEC">
                                  <w:pPr>
                                    <w:jc w:val="center"/>
                                  </w:pPr>
                                  <w:r w:rsidRPr="00F424A8">
                                    <w:t xml:space="preserve">Pegujian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0D2EA838" id="Rectangle 13" o:spid="_x0000_s1027" style="position:absolute;margin-left:278.1pt;margin-top:67.45pt;width:65.15pt;height:27.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" strokeweight="2pt">
                      <v:textbox>
                        <w:txbxContent>
                          <w:p w:rsidR="00176DEC" w:rsidRPr="00F424A8" w:rsidRDefault="00176DEC" w:rsidP="00176DEC">
                            <w:pPr>
                              <w:jc w:val="center"/>
                            </w:pPr>
                            <w:r w:rsidRPr="00F424A8">
                              <w:t xml:space="preserve">Pegujian </w:t>
                            </w:r>
                          </w:p>
                        </w:txbxContent>
                      </v:textbox>
                    </v:rect>
                  </w:pict>
                </mc:Fallback>
              </mc:AlternateContent>
            </w:r>
            <w:r w:rsidRPr="00AD1344">
              <w:rPr>
                <w:noProof/>
                <w:sz w:val="22"/>
                <w:lang w:eastAsia="id-ID"/>
              </w:rPr>
              <mc:AlternateContent>
                <mc:Choice Requires="wps">
                  <w:drawing>
                    <wp:anchor distT="0" distB="0" distL="114300" distR="114300" simplePos="0" relativeHeight="251673600" behindDoc="0" locked="0" layoutInCell="1" allowOverlap="1" wp14:anchorId="37624788" wp14:editId="505EF22A">
                      <wp:simplePos x="0" y="0"/>
                      <wp:positionH relativeFrom="column">
                        <wp:posOffset>3147060</wp:posOffset>
                      </wp:positionH>
                      <wp:positionV relativeFrom="paragraph">
                        <wp:posOffset>1039495</wp:posOffset>
                      </wp:positionV>
                      <wp:extent cx="384810" cy="0"/>
                      <wp:effectExtent l="9525" t="52705" r="15240" b="6159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481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99C1CA4" id="_x0000_t32" coordsize="21600,21600" o:spt="32" o:oned="t" path="m,l21600,21600e" filled="f">
                      <v:path arrowok="t" fillok="f" o:connecttype="none"/>
                      <o:lock v:ext="edit" shapetype="t"/>
                    </v:shapetype>
                    <v:shape id="Straight Arrow Connector 12" o:spid="_x0000_s1026" type="#_x0000_t32" style="position:absolute;margin-left:247.8pt;margin-top:81.85pt;width:30.3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">
                      <v:stroke endarrow="block"/>
                    </v:shape>
                  </w:pict>
                </mc:Fallback>
              </mc:AlternateContent>
            </w:r>
            <w:r w:rsidRPr="00AD1344">
              <w:rPr>
                <w:noProof/>
                <w:sz w:val="22"/>
                <w:lang w:eastAsia="id-ID"/>
              </w:rPr>
              <mc:AlternateContent>
                <mc:Choice Requires="wps">
                  <w:drawing>
                    <wp:anchor distT="0" distB="0" distL="114300" distR="114300" simplePos="0" relativeHeight="251661312" behindDoc="0" locked="0" layoutInCell="1" allowOverlap="1" wp14:anchorId="657D1337" wp14:editId="0A571CA5">
                      <wp:simplePos x="0" y="0"/>
                      <wp:positionH relativeFrom="column">
                        <wp:posOffset>2261870</wp:posOffset>
                      </wp:positionH>
                      <wp:positionV relativeFrom="paragraph">
                        <wp:posOffset>866140</wp:posOffset>
                      </wp:positionV>
                      <wp:extent cx="885190" cy="340360"/>
                      <wp:effectExtent l="19685" t="12700" r="19050" b="1841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340360"/>
                              </a:xfrm>
                              <a:prstGeom prst="rect">
                                <a:avLst/>
                              </a:prstGeom>
                              <a:solidFill>
                                <a:srgbClr val="FFFFFF"/>
                              </a:solidFill>
                              <a:ln w="25400">
                                <a:solidFill>
                                  <a:srgbClr val="000000"/>
                                </a:solidFill>
                                <a:miter lim="800000"/>
                                <a:headEnd/>
                                <a:tailEnd/>
                              </a:ln>
                            </wps:spPr>
                            <wps:txbx>
                              <w:txbxContent>
                                <w:p w:rsidR="00176DEC" w:rsidRPr="00110C9E" w:rsidRDefault="00176DEC" w:rsidP="00176DEC">
                                  <w:pPr>
                                    <w:jc w:val="center"/>
                                  </w:pPr>
                                  <w:r w:rsidRPr="00110C9E">
                                    <w:t xml:space="preserve">Pengodean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657D1337" id="Rectangle 11" o:spid="_x0000_s1028" style="position:absolute;margin-left:178.1pt;margin-top:68.2pt;width:69.7pt;height:2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" strokeweight="2pt">
                      <v:textbox>
                        <w:txbxContent>
                          <w:p w:rsidR="00176DEC" w:rsidRPr="00110C9E" w:rsidRDefault="00176DEC" w:rsidP="00176DEC">
                            <w:pPr>
                              <w:jc w:val="center"/>
                            </w:pPr>
                            <w:r w:rsidRPr="00110C9E">
                              <w:t xml:space="preserve">Pengodean </w:t>
                            </w:r>
                          </w:p>
                        </w:txbxContent>
                      </v:textbox>
                    </v:rect>
                  </w:pict>
                </mc:Fallback>
              </mc:AlternateContent>
            </w:r>
            <w:r w:rsidRPr="00AD1344">
              <w:rPr>
                <w:noProof/>
                <w:sz w:val="22"/>
                <w:lang w:eastAsia="id-ID"/>
              </w:rPr>
              <mc:AlternateContent>
                <mc:Choice Requires="wps">
                  <w:drawing>
                    <wp:anchor distT="0" distB="0" distL="114300" distR="114300" simplePos="0" relativeHeight="251665408" behindDoc="0" locked="0" layoutInCell="1" allowOverlap="1" wp14:anchorId="4AF29C7D" wp14:editId="586A4A3D">
                      <wp:simplePos x="0" y="0"/>
                      <wp:positionH relativeFrom="column">
                        <wp:posOffset>1892300</wp:posOffset>
                      </wp:positionH>
                      <wp:positionV relativeFrom="paragraph">
                        <wp:posOffset>1039495</wp:posOffset>
                      </wp:positionV>
                      <wp:extent cx="369570" cy="0"/>
                      <wp:effectExtent l="12065" t="52705" r="18415" b="6159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95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591881" id="Straight Arrow Connector 10" o:spid="_x0000_s1026" type="#_x0000_t32" style="position:absolute;margin-left:149pt;margin-top:81.85pt;width:29.1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">
                      <v:stroke endarrow="block"/>
                    </v:shape>
                  </w:pict>
                </mc:Fallback>
              </mc:AlternateContent>
            </w:r>
            <w:r w:rsidRPr="00AD1344">
              <w:rPr>
                <w:noProof/>
                <w:sz w:val="22"/>
                <w:lang w:eastAsia="id-ID"/>
              </w:rPr>
              <mc:AlternateContent>
                <mc:Choice Requires="wps">
                  <w:drawing>
                    <wp:anchor distT="0" distB="0" distL="114300" distR="114300" simplePos="0" relativeHeight="251653120" behindDoc="0" locked="0" layoutInCell="1" allowOverlap="1" wp14:anchorId="00AEF668" wp14:editId="532FAB01">
                      <wp:simplePos x="0" y="0"/>
                      <wp:positionH relativeFrom="column">
                        <wp:posOffset>1212850</wp:posOffset>
                      </wp:positionH>
                      <wp:positionV relativeFrom="paragraph">
                        <wp:posOffset>866140</wp:posOffset>
                      </wp:positionV>
                      <wp:extent cx="679450" cy="340360"/>
                      <wp:effectExtent l="18415" t="12700" r="16510" b="1841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9450" cy="340360"/>
                              </a:xfrm>
                              <a:prstGeom prst="rect">
                                <a:avLst/>
                              </a:prstGeom>
                              <a:solidFill>
                                <a:srgbClr val="FFFFFF"/>
                              </a:solidFill>
                              <a:ln w="25400">
                                <a:solidFill>
                                  <a:srgbClr val="000000"/>
                                </a:solidFill>
                                <a:miter lim="800000"/>
                                <a:headEnd/>
                                <a:tailEnd/>
                              </a:ln>
                            </wps:spPr>
                            <wps:txbx>
                              <w:txbxContent>
                                <w:p w:rsidR="00176DEC" w:rsidRPr="00110C9E" w:rsidRDefault="00176DEC" w:rsidP="00176DEC">
                                  <w:pPr>
                                    <w:jc w:val="center"/>
                                  </w:pPr>
                                  <w:r w:rsidRPr="00110C9E">
                                    <w:t xml:space="preserve">Desain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00AEF668" id="Rectangle 9" o:spid="_x0000_s1029" style="position:absolute;margin-left:95.5pt;margin-top:68.2pt;width:53.5pt;height:26.8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" strokeweight="2pt">
                      <v:textbox>
                        <w:txbxContent>
                          <w:p w:rsidR="00176DEC" w:rsidRPr="00110C9E" w:rsidRDefault="00176DEC" w:rsidP="00176DEC">
                            <w:pPr>
                              <w:jc w:val="center"/>
                            </w:pPr>
                            <w:r w:rsidRPr="00110C9E">
                              <w:t xml:space="preserve">Desain </w:t>
                            </w:r>
                          </w:p>
                        </w:txbxContent>
                      </v:textbox>
                    </v:rect>
                  </w:pict>
                </mc:Fallback>
              </mc:AlternateContent>
            </w:r>
            <w:r w:rsidRPr="00AD1344">
              <w:rPr>
                <w:noProof/>
                <w:sz w:val="22"/>
                <w:lang w:eastAsia="id-ID"/>
              </w:rPr>
              <mc:AlternateContent>
                <mc:Choice Requires="wps">
                  <w:drawing>
                    <wp:anchor distT="0" distB="0" distL="114300" distR="114300" simplePos="0" relativeHeight="251657216" behindDoc="0" locked="0" layoutInCell="1" allowOverlap="1" wp14:anchorId="66C01A2E" wp14:editId="72B953B0">
                      <wp:simplePos x="0" y="0"/>
                      <wp:positionH relativeFrom="column">
                        <wp:posOffset>963295</wp:posOffset>
                      </wp:positionH>
                      <wp:positionV relativeFrom="paragraph">
                        <wp:posOffset>1039495</wp:posOffset>
                      </wp:positionV>
                      <wp:extent cx="249555" cy="0"/>
                      <wp:effectExtent l="6985" t="52705" r="19685" b="6159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95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84329F" id="Straight Arrow Connector 2" o:spid="_x0000_s1026" type="#_x0000_t32" style="position:absolute;margin-left:75.85pt;margin-top:81.85pt;width:19.6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">
                      <v:stroke endarrow="block"/>
                    </v:shape>
                  </w:pict>
                </mc:Fallback>
              </mc:AlternateContent>
            </w:r>
            <w:r w:rsidRPr="00AD1344">
              <w:rPr>
                <w:noProof/>
                <w:sz w:val="22"/>
                <w:lang w:eastAsia="id-ID"/>
              </w:rPr>
              <mc:AlternateContent>
                <mc:Choice Requires="wps">
                  <w:drawing>
                    <wp:anchor distT="0" distB="0" distL="114300" distR="114300" simplePos="0" relativeHeight="251649024" behindDoc="0" locked="0" layoutInCell="1" allowOverlap="1" wp14:anchorId="4ACC863E" wp14:editId="2346C361">
                      <wp:simplePos x="0" y="0"/>
                      <wp:positionH relativeFrom="column">
                        <wp:posOffset>224155</wp:posOffset>
                      </wp:positionH>
                      <wp:positionV relativeFrom="paragraph">
                        <wp:posOffset>866140</wp:posOffset>
                      </wp:positionV>
                      <wp:extent cx="739140" cy="340360"/>
                      <wp:effectExtent l="20320" t="12700" r="21590" b="1841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9140" cy="340360"/>
                              </a:xfrm>
                              <a:prstGeom prst="rect">
                                <a:avLst/>
                              </a:prstGeom>
                              <a:solidFill>
                                <a:srgbClr val="FFFFFF"/>
                              </a:solidFill>
                              <a:ln w="25400">
                                <a:solidFill>
                                  <a:srgbClr val="000000"/>
                                </a:solidFill>
                                <a:miter lim="800000"/>
                                <a:headEnd/>
                                <a:tailEnd/>
                              </a:ln>
                            </wps:spPr>
                            <wps:txbx>
                              <w:txbxContent>
                                <w:p w:rsidR="00176DEC" w:rsidRPr="00110C9E" w:rsidRDefault="00176DEC" w:rsidP="00176DEC">
                                  <w:pPr>
                                    <w:jc w:val="center"/>
                                  </w:pPr>
                                  <w:r w:rsidRPr="00110C9E">
                                    <w:t xml:space="preserve">Analisis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ACC863E" id="Rectangle 7" o:spid="_x0000_s1030" style="position:absolute;margin-left:17.65pt;margin-top:68.2pt;width:58.2pt;height:26.8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" strokeweight="2pt">
                      <v:textbox>
                        <w:txbxContent>
                          <w:p w:rsidR="00176DEC" w:rsidRPr="00110C9E" w:rsidRDefault="00176DEC" w:rsidP="00176DEC">
                            <w:pPr>
                              <w:jc w:val="center"/>
                            </w:pPr>
                            <w:r w:rsidRPr="00110C9E">
                              <w:t xml:space="preserve">Analisis </w:t>
                            </w:r>
                          </w:p>
                        </w:txbxContent>
                      </v:textbox>
                    </v:rect>
                  </w:pict>
                </mc:Fallback>
              </mc:AlternateContent>
            </w:r>
          </w:p>
        </w:tc>
      </w:tr>
    </w:tbl>
    <w:p w:rsidR="00176DEC" w:rsidRDefault="00176DEC" w:rsidP="00176DEC">
      <w:pPr>
        <w:pStyle w:val="Gambar3"/>
        <w:tabs>
          <w:tab w:val="clear" w:pos="3261"/>
        </w:tabs>
        <w:ind w:left="0" w:firstLine="0"/>
      </w:pPr>
      <w:bookmarkStart w:id="3" w:name="_Toc9025807"/>
      <w:bookmarkStart w:id="4" w:name="_Toc13593292"/>
      <w:bookmarkStart w:id="5" w:name="_Toc106527607"/>
      <w:r w:rsidRPr="004821B3">
        <w:t>Metode Air Terjun (</w:t>
      </w:r>
      <w:r w:rsidRPr="005C4252">
        <w:rPr>
          <w:i/>
        </w:rPr>
        <w:t>waterfall</w:t>
      </w:r>
      <w:r w:rsidRPr="004821B3">
        <w:t>)</w:t>
      </w:r>
      <w:bookmarkEnd w:id="3"/>
      <w:bookmarkEnd w:id="4"/>
      <w:bookmarkEnd w:id="5"/>
    </w:p>
    <w:p w:rsidR="00176DEC" w:rsidRDefault="00176DEC" w:rsidP="00176DEC"/>
    <w:p w:rsidR="00176DEC" w:rsidRDefault="00176DEC" w:rsidP="00176DEC">
      <w:pPr>
        <w:ind w:left="426" w:firstLine="425"/>
      </w:pPr>
      <w:r w:rsidRPr="004821B3">
        <w:t>Adapun tahapan pengembangan air terjun (</w:t>
      </w:r>
      <w:r w:rsidRPr="004821B3">
        <w:rPr>
          <w:i/>
        </w:rPr>
        <w:t>waterfall</w:t>
      </w:r>
      <w:r w:rsidRPr="004821B3">
        <w:t>) ini terdiri dari beberapa aktifitas yang tentunya sesuai dengan tahapan yang telah dijabarkan pada alur proses pengembangan sistem. Tahapan tersebut yaitu :</w:t>
      </w:r>
    </w:p>
    <w:p w:rsidR="00176DEC" w:rsidRPr="004821B3" w:rsidRDefault="00176DEC" w:rsidP="00176DEC">
      <w:pPr>
        <w:ind w:left="426" w:firstLine="425"/>
      </w:pPr>
    </w:p>
    <w:p w:rsidR="00176DEC" w:rsidRPr="004821B3" w:rsidRDefault="00176DEC" w:rsidP="00176DEC">
      <w:pPr>
        <w:pStyle w:val="ListParagraph"/>
        <w:numPr>
          <w:ilvl w:val="0"/>
          <w:numId w:val="19"/>
        </w:numPr>
        <w:tabs>
          <w:tab w:val="left" w:pos="851"/>
        </w:tabs>
        <w:spacing w:after="160" w:line="240" w:lineRule="auto"/>
        <w:ind w:left="851" w:hanging="425"/>
        <w:jc w:val="left"/>
        <w:rPr>
          <w:b/>
        </w:rPr>
      </w:pPr>
      <w:r w:rsidRPr="004821B3">
        <w:rPr>
          <w:b/>
        </w:rPr>
        <w:t>Analisis kebutuhan perangkat lunak</w:t>
      </w:r>
    </w:p>
    <w:p w:rsidR="00176DEC" w:rsidRPr="004821B3" w:rsidRDefault="00176DEC" w:rsidP="00176DEC">
      <w:pPr>
        <w:pStyle w:val="ListParagraph"/>
        <w:spacing w:line="240" w:lineRule="auto"/>
        <w:ind w:left="426" w:firstLine="425"/>
      </w:pPr>
      <w:r w:rsidRPr="004821B3">
        <w:t xml:space="preserve">Proses pengumpulan kebutuhan dilakukan secara interaktif untuk menspesifikasikan kebutuhan perangkat lunak agar dapat dipahami perangkat lunak seperti yang dibutuhkan oleh </w:t>
      </w:r>
      <w:r w:rsidRPr="004821B3">
        <w:rPr>
          <w:i/>
        </w:rPr>
        <w:t>user</w:t>
      </w:r>
      <w:r w:rsidRPr="004821B3">
        <w:t>. Spesifikasi kebutuhan perangkat lunak  pada tahap ini perlu untuk didokumentasikan.</w:t>
      </w:r>
    </w:p>
    <w:p w:rsidR="00176DEC" w:rsidRPr="004821B3" w:rsidRDefault="00176DEC" w:rsidP="00176DEC">
      <w:pPr>
        <w:pStyle w:val="ListParagraph"/>
        <w:numPr>
          <w:ilvl w:val="0"/>
          <w:numId w:val="19"/>
        </w:numPr>
        <w:tabs>
          <w:tab w:val="left" w:pos="851"/>
        </w:tabs>
        <w:spacing w:after="160" w:line="240" w:lineRule="auto"/>
        <w:ind w:left="851" w:hanging="425"/>
        <w:jc w:val="left"/>
        <w:rPr>
          <w:b/>
          <w:i/>
        </w:rPr>
      </w:pPr>
      <w:r w:rsidRPr="004821B3">
        <w:rPr>
          <w:b/>
          <w:i/>
        </w:rPr>
        <w:t>Desain</w:t>
      </w:r>
    </w:p>
    <w:p w:rsidR="00176DEC" w:rsidRDefault="00176DEC" w:rsidP="00176DEC">
      <w:pPr>
        <w:pStyle w:val="ListParagraph"/>
        <w:spacing w:line="240" w:lineRule="auto"/>
        <w:ind w:left="426" w:firstLine="425"/>
      </w:pPr>
      <w:r w:rsidRPr="004821B3">
        <w:t>Desain perangkat lunak adalah proses multi langkah yang fokus pada desain pembuatan program perangkat lunak termasuk struktur data , arsitektur perangkat lunak, representasi antar muka, dan prosedur pengodean.</w:t>
      </w:r>
    </w:p>
    <w:p w:rsidR="00176DEC" w:rsidRPr="004821B3" w:rsidRDefault="00176DEC" w:rsidP="00176DEC">
      <w:pPr>
        <w:pStyle w:val="ListParagraph"/>
        <w:spacing w:line="240" w:lineRule="auto"/>
        <w:ind w:left="426" w:firstLine="425"/>
      </w:pPr>
    </w:p>
    <w:p w:rsidR="00176DEC" w:rsidRPr="004821B3" w:rsidRDefault="00176DEC" w:rsidP="00176DEC">
      <w:pPr>
        <w:pStyle w:val="ListParagraph"/>
        <w:numPr>
          <w:ilvl w:val="0"/>
          <w:numId w:val="19"/>
        </w:numPr>
        <w:tabs>
          <w:tab w:val="left" w:pos="851"/>
        </w:tabs>
        <w:spacing w:after="160" w:line="240" w:lineRule="auto"/>
        <w:ind w:left="851" w:hanging="425"/>
        <w:jc w:val="left"/>
        <w:rPr>
          <w:b/>
        </w:rPr>
      </w:pPr>
      <w:r w:rsidRPr="004821B3">
        <w:rPr>
          <w:b/>
        </w:rPr>
        <w:t>Pembuatan kode program</w:t>
      </w:r>
    </w:p>
    <w:p w:rsidR="00176DEC" w:rsidRPr="004821B3" w:rsidRDefault="00176DEC" w:rsidP="00176DEC">
      <w:pPr>
        <w:pStyle w:val="ListParagraph"/>
        <w:spacing w:line="240" w:lineRule="auto"/>
        <w:ind w:left="426" w:firstLine="425"/>
      </w:pPr>
      <w:r w:rsidRPr="004821B3">
        <w:t>Desain harus dituangkan kedalam program perangkat lunak. Hasil dari tahap ini adalah program komputer sesuai dengan desain yang telah dibuat pada tahap desain.</w:t>
      </w:r>
    </w:p>
    <w:p w:rsidR="00176DEC" w:rsidRPr="004821B3" w:rsidRDefault="00176DEC" w:rsidP="00176DEC">
      <w:pPr>
        <w:pStyle w:val="ListParagraph"/>
        <w:numPr>
          <w:ilvl w:val="0"/>
          <w:numId w:val="19"/>
        </w:numPr>
        <w:tabs>
          <w:tab w:val="left" w:pos="851"/>
        </w:tabs>
        <w:spacing w:line="240" w:lineRule="auto"/>
        <w:ind w:left="851" w:hanging="425"/>
        <w:jc w:val="left"/>
        <w:rPr>
          <w:b/>
        </w:rPr>
      </w:pPr>
      <w:r w:rsidRPr="004821B3">
        <w:rPr>
          <w:b/>
        </w:rPr>
        <w:t xml:space="preserve">Pengujian </w:t>
      </w:r>
    </w:p>
    <w:p w:rsidR="00176DEC" w:rsidRDefault="00176DEC" w:rsidP="00176DEC">
      <w:pPr>
        <w:ind w:left="426" w:firstLine="425"/>
      </w:pPr>
      <w:r w:rsidRPr="004821B3">
        <w:t>Pengujian fokus pada perangkat lunak dari segi lojik, fungsional, dan memastikan semua bagian telah diuji. Hal ini dilakukan untuk meminimalisir kesalahan (</w:t>
      </w:r>
      <w:r w:rsidRPr="004821B3">
        <w:rPr>
          <w:i/>
        </w:rPr>
        <w:t>error</w:t>
      </w:r>
      <w:r w:rsidRPr="004821B3">
        <w:t>) dan memastikan keluaran yang dihasilkan se</w:t>
      </w:r>
      <w:r>
        <w:t>s</w:t>
      </w:r>
      <w:r w:rsidRPr="004821B3">
        <w:t>uai yang diinginkan.</w:t>
      </w:r>
    </w:p>
    <w:p w:rsidR="00176DEC" w:rsidRDefault="00176DEC" w:rsidP="00176DEC">
      <w:pPr>
        <w:pBdr>
          <w:top w:val="nil"/>
          <w:left w:val="nil"/>
          <w:bottom w:val="nil"/>
          <w:right w:val="nil"/>
          <w:between w:val="nil"/>
        </w:pBdr>
        <w:jc w:val="both"/>
        <w:rPr>
          <w:sz w:val="22"/>
          <w:szCs w:val="22"/>
          <w:highlight w:val="white"/>
        </w:rPr>
      </w:pPr>
    </w:p>
    <w:p w:rsidR="00176DEC" w:rsidRDefault="00176DEC" w:rsidP="00176DEC">
      <w:pPr>
        <w:pStyle w:val="Heading2"/>
        <w:keepLines/>
        <w:numPr>
          <w:ilvl w:val="0"/>
          <w:numId w:val="18"/>
        </w:numPr>
        <w:ind w:left="567" w:hanging="567"/>
      </w:pPr>
      <w:bookmarkStart w:id="6" w:name="_Toc100756591"/>
      <w:bookmarkStart w:id="7" w:name="_Toc112614579"/>
      <w:r>
        <w:t>Proses Enskripsi dan Deskripsi Agortima Kriptografi Vigenere Chiper</w:t>
      </w:r>
      <w:bookmarkEnd w:id="6"/>
      <w:bookmarkEnd w:id="7"/>
    </w:p>
    <w:p w:rsidR="00176DEC" w:rsidRPr="00176DEC" w:rsidRDefault="00176DEC" w:rsidP="00176DEC">
      <w:pPr>
        <w:ind w:firstLine="567"/>
        <w:jc w:val="both"/>
      </w:pPr>
      <w:r w:rsidRPr="00176DEC">
        <w:t xml:space="preserve">Sandi Vigenère merupakan bentuk sederhana dari sandi substitusi polialfabetik. Kelebihan sandi ini dibanding sandi Caesar dan sandi monoalfabetik lainnya adalah sandi ini tidak begitu rentan terhadap metode pemecahan sandi yang disebut analisis frekuensi. Setiap huruf teks terang digantikan dengan huruf lain yang memiliki perbedaan tertentu pada urutan alfabet. Misalnya pada sandi Caesar dengan geseran 3, A menjadi D, B menjadi E and dan seterusnya. Sandi Vigenère terdiri dari beberapa sandi Caesar dengan nilai geseran yang berbeda </w:t>
      </w:r>
      <w:r w:rsidRPr="00176DEC">
        <w:fldChar w:fldCharType="begin" w:fldLock="1"/>
      </w:r>
      <w:r w:rsidRPr="00176DEC">
        <w:instrText>ADDIN CSL_CITATION { "citationItems" : [ { "id" : "ITEM-1", "itemData" : { "DOI" : "10.22487/j26204118.2018.v1.i2.11221", "abstract" : "Message encoding is an art and science to maintain news or data, learn mathematical techniques related to aspects of information security such as data confidentiality, data validity, data integrity, and data authentication. The process of encoding and inserting messages with the Vigenere Cipher and LSB methods is the first step in inputting text and keyword files, then text files and keywords are converted into decimal numbers, then processed according to the Vigenere Cipher formula, the ciphertext is then transformed into binary form it is inserted into the image by means of each bit of the ciphertext in the last bit of the image, so it is expected that the data sent is not easy to read by third parties. The vigenere cipher algorithm and the LSB (Last Significant Bit) technique can be used as a solution for the security of secret messages that are inserted into the image, can be re-revealed exactly the same as the original form and do not experience the slightest damage.", "author" : [ { "dropping-particle" : "", "family" : "Laila", "given" : "Niria", "non-dropping-particle" : "", "parse-names" : false, "suffix" : "" }, { "dropping-particle" : "", "family" : "Sinaga", "given" : "Anita Sindar RM", "non-dropping-particle" : "", "parse-names" : false, "suffix" : "" } ], "container-title" : "ScientiCO : Computer Science and Informatics Journal", "id" : "ITEM-1", "issue" : "2", "issued" : { "date-parts" : [ [ "2019" ] ] }, "page" : "47", "title" : "Implementasi Steganografi LSB Dengan Enkripsi Vigenere Cipher Pada Citra", "type" : "article-journal", "volume" : "1" }, "uris" : [ "http://www.mendeley.com/documents/?uuid=c19da247-571b-41f3-afae-944fde8db044" ] } ], "mendeley" : { "formattedCitation" : "[7]", "plainTextFormattedCitation" : "[7]", "previouslyFormattedCitation" : "[7]" }, "properties" : { "noteIndex" : 0 }, "schema" : "https://github.com/citation-style-language/schema/raw/master/csl-citation.json" }</w:instrText>
      </w:r>
      <w:r w:rsidRPr="00176DEC">
        <w:fldChar w:fldCharType="separate"/>
      </w:r>
      <w:r w:rsidRPr="00176DEC">
        <w:rPr>
          <w:noProof/>
        </w:rPr>
        <w:t>[7]</w:t>
      </w:r>
      <w:r w:rsidRPr="00176DEC">
        <w:fldChar w:fldCharType="end"/>
      </w:r>
      <w:r w:rsidRPr="00176DEC">
        <w:t>.</w:t>
      </w:r>
    </w:p>
    <w:p w:rsidR="00176DEC" w:rsidRPr="00176DEC" w:rsidRDefault="00176DEC" w:rsidP="00176DEC">
      <w:pPr>
        <w:ind w:firstLine="567"/>
        <w:jc w:val="both"/>
        <w:rPr>
          <w:rFonts w:eastAsia="Calibri"/>
        </w:rPr>
      </w:pPr>
      <w:r w:rsidRPr="00176DEC">
        <w:rPr>
          <w:rFonts w:eastAsia="Calibri"/>
        </w:rPr>
        <w:t xml:space="preserve">Model matematika dari enkripsi pada algorotma </w:t>
      </w:r>
      <w:r w:rsidRPr="00176DEC">
        <w:rPr>
          <w:rFonts w:eastAsia="Calibri"/>
          <w:i/>
        </w:rPr>
        <w:t xml:space="preserve">Vigenere cipher </w:t>
      </w:r>
      <w:r w:rsidRPr="00176DEC">
        <w:rPr>
          <w:rFonts w:eastAsia="Calibri"/>
        </w:rPr>
        <w:t>ini adalah seperti berikut :</w:t>
      </w:r>
    </w:p>
    <w:p w:rsidR="00176DEC" w:rsidRPr="00176DEC" w:rsidRDefault="00176DEC" w:rsidP="00176DEC">
      <w:pPr>
        <w:pStyle w:val="ListParagraph"/>
        <w:ind w:left="567"/>
        <w:rPr>
          <w:rFonts w:eastAsia="Calibri"/>
        </w:rPr>
      </w:pPr>
      <w:r w:rsidRPr="00176DEC">
        <w:rPr>
          <w:rFonts w:eastAsia="Calibri"/>
        </w:rPr>
        <w:t>Ci = Ek (Mi) = (Mi + Ki) mod 26</w:t>
      </w:r>
    </w:p>
    <w:p w:rsidR="00176DEC" w:rsidRPr="00176DEC" w:rsidRDefault="00176DEC" w:rsidP="00176DEC">
      <w:pPr>
        <w:jc w:val="both"/>
      </w:pPr>
      <w:r w:rsidRPr="00176DEC">
        <w:t>Dan model matematika untuk deskripsi adalah :</w:t>
      </w:r>
    </w:p>
    <w:p w:rsidR="00176DEC" w:rsidRPr="00176DEC" w:rsidRDefault="00176DEC" w:rsidP="00176DEC">
      <w:pPr>
        <w:ind w:firstLine="567"/>
        <w:jc w:val="both"/>
        <w:rPr>
          <w:rFonts w:eastAsia="Calibri"/>
        </w:rPr>
      </w:pPr>
      <w:r w:rsidRPr="00176DEC">
        <w:rPr>
          <w:rFonts w:eastAsia="Calibri"/>
        </w:rPr>
        <w:t>Mi = Dk (Ci) = (Ci – Ki) mod 26</w:t>
      </w:r>
    </w:p>
    <w:p w:rsidR="00176DEC" w:rsidRPr="00176DEC" w:rsidRDefault="00176DEC" w:rsidP="00176DEC">
      <w:pPr>
        <w:jc w:val="both"/>
        <w:rPr>
          <w:rFonts w:eastAsia="Calibri"/>
        </w:rPr>
      </w:pPr>
      <w:r w:rsidRPr="00176DEC">
        <w:rPr>
          <w:rFonts w:eastAsia="Calibri"/>
        </w:rPr>
        <w:t>Keterangan :</w:t>
      </w:r>
    </w:p>
    <w:p w:rsidR="00176DEC" w:rsidRPr="00176DEC" w:rsidRDefault="00176DEC" w:rsidP="00176DEC">
      <w:pPr>
        <w:jc w:val="both"/>
        <w:rPr>
          <w:rFonts w:eastAsia="Calibri"/>
        </w:rPr>
      </w:pPr>
      <w:r w:rsidRPr="00176DEC">
        <w:rPr>
          <w:rFonts w:eastAsia="Calibri"/>
        </w:rPr>
        <w:lastRenderedPageBreak/>
        <w:t>C : cipherteks</w:t>
      </w:r>
    </w:p>
    <w:p w:rsidR="00176DEC" w:rsidRPr="00176DEC" w:rsidRDefault="00176DEC" w:rsidP="00176DEC">
      <w:pPr>
        <w:jc w:val="both"/>
        <w:rPr>
          <w:rFonts w:eastAsia="Calibri"/>
        </w:rPr>
      </w:pPr>
      <w:r w:rsidRPr="00176DEC">
        <w:rPr>
          <w:rFonts w:eastAsia="Calibri"/>
        </w:rPr>
        <w:t>M : Plainteks</w:t>
      </w:r>
    </w:p>
    <w:p w:rsidR="00176DEC" w:rsidRPr="00176DEC" w:rsidRDefault="00176DEC" w:rsidP="00176DEC">
      <w:pPr>
        <w:jc w:val="both"/>
        <w:rPr>
          <w:bCs/>
        </w:rPr>
      </w:pPr>
      <w:r w:rsidRPr="00176DEC">
        <w:rPr>
          <w:rFonts w:eastAsia="Calibri"/>
        </w:rPr>
        <w:t>K : Kunci</w:t>
      </w:r>
    </w:p>
    <w:p w:rsidR="00176DEC" w:rsidRPr="00176DEC" w:rsidRDefault="00176DEC" w:rsidP="00176DEC">
      <w:pPr>
        <w:pStyle w:val="ListParagraph"/>
        <w:ind w:firstLine="426"/>
      </w:pPr>
      <w:r w:rsidRPr="00176DEC">
        <w:t>Sebagai contoh perhitungan manual yang akan penulis lakukan dalam implementasi Algortima Kriptografi Vigenere Chiper penulis mencotohkan penggunan pada tabel pengguna pada database di dalam aplikasi ini dilihat pada tabel 14 dibawah ini. Dari setiap field yang ada nantinya setiap data yang tersimpan pada tabel pengguna akan dil</w:t>
      </w:r>
      <w:r>
        <w:t xml:space="preserve">akukan enskripsi dan deskripsi </w:t>
      </w:r>
    </w:p>
    <w:p w:rsidR="00176DEC" w:rsidRPr="00176DEC" w:rsidRDefault="00176DEC" w:rsidP="00176DEC">
      <w:pPr>
        <w:pStyle w:val="Tabel3"/>
        <w:ind w:left="993" w:hanging="993"/>
      </w:pPr>
      <w:bookmarkStart w:id="8" w:name="_Toc100546850"/>
      <w:bookmarkStart w:id="9" w:name="_Toc106527946"/>
      <w:r w:rsidRPr="00176DEC">
        <w:t>Pesan Asli</w:t>
      </w:r>
      <w:bookmarkEnd w:id="8"/>
      <w:bookmarkEnd w:id="9"/>
    </w:p>
    <w:tbl>
      <w:tblPr>
        <w:tblW w:w="538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2516"/>
        <w:gridCol w:w="2361"/>
      </w:tblGrid>
      <w:tr w:rsidR="00176DEC" w:rsidRPr="00176DEC" w:rsidTr="00114D7E">
        <w:tc>
          <w:tcPr>
            <w:tcW w:w="510" w:type="dxa"/>
            <w:shd w:val="clear" w:color="auto" w:fill="auto"/>
          </w:tcPr>
          <w:p w:rsidR="00176DEC" w:rsidRPr="00176DEC" w:rsidRDefault="00176DEC" w:rsidP="00176DEC">
            <w:pPr>
              <w:pStyle w:val="ListParagraph"/>
              <w:spacing w:line="240" w:lineRule="auto"/>
              <w:rPr>
                <w:b/>
                <w:szCs w:val="24"/>
              </w:rPr>
            </w:pPr>
            <w:r w:rsidRPr="00176DEC">
              <w:rPr>
                <w:b/>
                <w:szCs w:val="24"/>
              </w:rPr>
              <w:t xml:space="preserve">No </w:t>
            </w:r>
          </w:p>
        </w:tc>
        <w:tc>
          <w:tcPr>
            <w:tcW w:w="2516" w:type="dxa"/>
            <w:shd w:val="clear" w:color="auto" w:fill="auto"/>
          </w:tcPr>
          <w:p w:rsidR="00176DEC" w:rsidRPr="00176DEC" w:rsidRDefault="00176DEC" w:rsidP="00176DEC">
            <w:pPr>
              <w:pStyle w:val="ListParagraph"/>
              <w:spacing w:line="240" w:lineRule="auto"/>
              <w:rPr>
                <w:b/>
                <w:i/>
                <w:szCs w:val="24"/>
              </w:rPr>
            </w:pPr>
            <w:r w:rsidRPr="00176DEC">
              <w:rPr>
                <w:b/>
                <w:i/>
                <w:szCs w:val="24"/>
              </w:rPr>
              <w:t xml:space="preserve">Field </w:t>
            </w:r>
          </w:p>
        </w:tc>
        <w:tc>
          <w:tcPr>
            <w:tcW w:w="2361" w:type="dxa"/>
            <w:shd w:val="clear" w:color="auto" w:fill="auto"/>
          </w:tcPr>
          <w:p w:rsidR="00176DEC" w:rsidRPr="00176DEC" w:rsidRDefault="00176DEC" w:rsidP="00176DEC">
            <w:pPr>
              <w:pStyle w:val="ListParagraph"/>
              <w:spacing w:line="240" w:lineRule="auto"/>
              <w:rPr>
                <w:b/>
                <w:i/>
                <w:szCs w:val="24"/>
              </w:rPr>
            </w:pPr>
            <w:r w:rsidRPr="00176DEC">
              <w:rPr>
                <w:b/>
                <w:szCs w:val="24"/>
              </w:rPr>
              <w:t>Pesan Asli / Plaintext</w:t>
            </w:r>
          </w:p>
        </w:tc>
      </w:tr>
      <w:tr w:rsidR="00176DEC" w:rsidRPr="00176DEC" w:rsidTr="00114D7E">
        <w:tc>
          <w:tcPr>
            <w:tcW w:w="510" w:type="dxa"/>
            <w:shd w:val="clear" w:color="auto" w:fill="auto"/>
          </w:tcPr>
          <w:p w:rsidR="00176DEC" w:rsidRPr="00176DEC" w:rsidRDefault="00176DEC" w:rsidP="00176DEC">
            <w:pPr>
              <w:pStyle w:val="ListParagraph"/>
              <w:spacing w:line="240" w:lineRule="auto"/>
              <w:rPr>
                <w:szCs w:val="24"/>
              </w:rPr>
            </w:pPr>
            <w:r w:rsidRPr="00176DEC">
              <w:rPr>
                <w:szCs w:val="24"/>
              </w:rPr>
              <w:t>1</w:t>
            </w:r>
          </w:p>
        </w:tc>
        <w:tc>
          <w:tcPr>
            <w:tcW w:w="2516" w:type="dxa"/>
            <w:shd w:val="clear" w:color="auto" w:fill="auto"/>
          </w:tcPr>
          <w:p w:rsidR="00176DEC" w:rsidRPr="00176DEC" w:rsidRDefault="00176DEC" w:rsidP="00176DEC">
            <w:pPr>
              <w:pStyle w:val="ListParagraph"/>
              <w:spacing w:line="240" w:lineRule="auto"/>
              <w:rPr>
                <w:szCs w:val="24"/>
              </w:rPr>
            </w:pPr>
            <w:r w:rsidRPr="00176DEC">
              <w:rPr>
                <w:szCs w:val="24"/>
              </w:rPr>
              <w:t>id_Pengguna</w:t>
            </w:r>
          </w:p>
        </w:tc>
        <w:tc>
          <w:tcPr>
            <w:tcW w:w="2361" w:type="dxa"/>
            <w:shd w:val="clear" w:color="auto" w:fill="auto"/>
          </w:tcPr>
          <w:p w:rsidR="00176DEC" w:rsidRPr="00176DEC" w:rsidRDefault="00176DEC" w:rsidP="00176DEC">
            <w:pPr>
              <w:pStyle w:val="ListParagraph"/>
              <w:spacing w:line="240" w:lineRule="auto"/>
              <w:rPr>
                <w:szCs w:val="24"/>
              </w:rPr>
            </w:pPr>
            <w:r w:rsidRPr="00176DEC">
              <w:rPr>
                <w:szCs w:val="24"/>
              </w:rPr>
              <w:t>1</w:t>
            </w:r>
          </w:p>
        </w:tc>
      </w:tr>
      <w:tr w:rsidR="00176DEC" w:rsidRPr="00176DEC" w:rsidTr="00114D7E">
        <w:tc>
          <w:tcPr>
            <w:tcW w:w="510" w:type="dxa"/>
            <w:shd w:val="clear" w:color="auto" w:fill="auto"/>
          </w:tcPr>
          <w:p w:rsidR="00176DEC" w:rsidRPr="00176DEC" w:rsidRDefault="00176DEC" w:rsidP="00176DEC">
            <w:pPr>
              <w:pStyle w:val="ListParagraph"/>
              <w:spacing w:line="240" w:lineRule="auto"/>
              <w:rPr>
                <w:szCs w:val="24"/>
              </w:rPr>
            </w:pPr>
            <w:r w:rsidRPr="00176DEC">
              <w:rPr>
                <w:szCs w:val="24"/>
              </w:rPr>
              <w:t>2</w:t>
            </w:r>
          </w:p>
        </w:tc>
        <w:tc>
          <w:tcPr>
            <w:tcW w:w="2516" w:type="dxa"/>
            <w:shd w:val="clear" w:color="auto" w:fill="auto"/>
          </w:tcPr>
          <w:p w:rsidR="00176DEC" w:rsidRPr="00176DEC" w:rsidRDefault="00176DEC" w:rsidP="00176DEC">
            <w:pPr>
              <w:pStyle w:val="ListParagraph"/>
              <w:spacing w:line="240" w:lineRule="auto"/>
              <w:rPr>
                <w:szCs w:val="24"/>
              </w:rPr>
            </w:pPr>
            <w:r w:rsidRPr="00176DEC">
              <w:rPr>
                <w:szCs w:val="24"/>
              </w:rPr>
              <w:t>nama_Pengguna</w:t>
            </w:r>
          </w:p>
        </w:tc>
        <w:tc>
          <w:tcPr>
            <w:tcW w:w="2361" w:type="dxa"/>
            <w:shd w:val="clear" w:color="auto" w:fill="auto"/>
          </w:tcPr>
          <w:p w:rsidR="00176DEC" w:rsidRPr="00176DEC" w:rsidRDefault="00176DEC" w:rsidP="00176DEC">
            <w:pPr>
              <w:pStyle w:val="ListParagraph"/>
              <w:spacing w:line="240" w:lineRule="auto"/>
              <w:rPr>
                <w:szCs w:val="24"/>
              </w:rPr>
            </w:pPr>
            <w:r w:rsidRPr="00176DEC">
              <w:rPr>
                <w:szCs w:val="24"/>
              </w:rPr>
              <w:t>fitri</w:t>
            </w:r>
          </w:p>
        </w:tc>
      </w:tr>
    </w:tbl>
    <w:p w:rsidR="00176DEC" w:rsidRPr="00176DEC" w:rsidRDefault="00176DEC" w:rsidP="00176DEC">
      <w:pPr>
        <w:jc w:val="both"/>
      </w:pPr>
    </w:p>
    <w:p w:rsidR="00176DEC" w:rsidRPr="00176DEC" w:rsidRDefault="00176DEC" w:rsidP="00176DEC">
      <w:pPr>
        <w:jc w:val="both"/>
      </w:pPr>
      <w:r w:rsidRPr="00176DEC">
        <w:t xml:space="preserve">Pada tabel 3. 8 diatas penulis menggunakan kunci huruf infor, maka proses enskripsi nya adalah sebagai berikut : </w:t>
      </w:r>
    </w:p>
    <w:p w:rsidR="00176DEC" w:rsidRPr="00176DEC" w:rsidRDefault="00176DEC" w:rsidP="00176DEC">
      <w:pPr>
        <w:jc w:val="both"/>
      </w:pPr>
      <w:r w:rsidRPr="00176DEC">
        <w:t>Model Matematika Enskripsi :</w:t>
      </w:r>
    </w:p>
    <w:p w:rsidR="00176DEC" w:rsidRPr="00176DEC" w:rsidRDefault="00176DEC" w:rsidP="00176DEC">
      <w:pPr>
        <w:jc w:val="both"/>
        <w:rPr>
          <w:b/>
          <w:bCs/>
        </w:rPr>
      </w:pPr>
      <w:r w:rsidRPr="00176DEC">
        <w:rPr>
          <w:b/>
          <w:bCs/>
        </w:rPr>
        <w:t>Ci = Ek (Mi) = (Mi + Ki) mod 26</w:t>
      </w:r>
    </w:p>
    <w:p w:rsidR="00176DEC" w:rsidRPr="00176DEC" w:rsidRDefault="00176DEC" w:rsidP="00176DEC">
      <w:pPr>
        <w:pStyle w:val="ListParagraph"/>
        <w:numPr>
          <w:ilvl w:val="7"/>
          <w:numId w:val="21"/>
        </w:numPr>
        <w:spacing w:line="240" w:lineRule="auto"/>
        <w:ind w:left="426" w:hanging="426"/>
      </w:pPr>
      <w:r w:rsidRPr="00176DEC">
        <w:t>Nama Pengguna</w:t>
      </w:r>
    </w:p>
    <w:p w:rsidR="00176DEC" w:rsidRPr="00176DEC" w:rsidRDefault="00176DEC" w:rsidP="00176DEC">
      <w:pPr>
        <w:ind w:left="426"/>
        <w:jc w:val="both"/>
      </w:pPr>
      <w:r w:rsidRPr="00176DEC">
        <w:t>C1 = ( f + i ) Mod 26</w:t>
      </w:r>
    </w:p>
    <w:p w:rsidR="00176DEC" w:rsidRPr="00176DEC" w:rsidRDefault="00176DEC" w:rsidP="00176DEC">
      <w:pPr>
        <w:ind w:left="426"/>
        <w:jc w:val="both"/>
      </w:pPr>
      <w:r w:rsidRPr="00176DEC">
        <w:t>C1 = (5 + 8) Mod 26</w:t>
      </w:r>
    </w:p>
    <w:p w:rsidR="00176DEC" w:rsidRPr="00176DEC" w:rsidRDefault="00176DEC" w:rsidP="00176DEC">
      <w:pPr>
        <w:ind w:left="426"/>
        <w:jc w:val="both"/>
      </w:pPr>
      <w:r w:rsidRPr="00176DEC">
        <w:t>C1 = (13) Mod 26</w:t>
      </w:r>
    </w:p>
    <w:p w:rsidR="00176DEC" w:rsidRPr="00176DEC" w:rsidRDefault="00176DEC" w:rsidP="00176DEC">
      <w:pPr>
        <w:ind w:left="426"/>
        <w:jc w:val="both"/>
      </w:pPr>
      <w:r w:rsidRPr="00176DEC">
        <w:t>C1 = n</w:t>
      </w:r>
    </w:p>
    <w:p w:rsidR="00176DEC" w:rsidRPr="00176DEC" w:rsidRDefault="00176DEC" w:rsidP="00176DEC">
      <w:pPr>
        <w:ind w:left="426"/>
        <w:jc w:val="both"/>
      </w:pPr>
      <w:r w:rsidRPr="00176DEC">
        <w:t>C2 = (i + n) Mod 26</w:t>
      </w:r>
    </w:p>
    <w:p w:rsidR="00176DEC" w:rsidRPr="00176DEC" w:rsidRDefault="00176DEC" w:rsidP="00176DEC">
      <w:pPr>
        <w:ind w:left="426"/>
        <w:jc w:val="both"/>
      </w:pPr>
      <w:r w:rsidRPr="00176DEC">
        <w:t>C2</w:t>
      </w:r>
      <w:r w:rsidRPr="00176DEC">
        <w:tab/>
        <w:t xml:space="preserve"> = (8 + 13) Mod 26</w:t>
      </w:r>
    </w:p>
    <w:p w:rsidR="00176DEC" w:rsidRPr="00176DEC" w:rsidRDefault="00176DEC" w:rsidP="00176DEC">
      <w:pPr>
        <w:ind w:left="426"/>
        <w:jc w:val="both"/>
      </w:pPr>
      <w:r w:rsidRPr="00176DEC">
        <w:t>C2 = (21) Mod 26</w:t>
      </w:r>
    </w:p>
    <w:p w:rsidR="00176DEC" w:rsidRPr="00176DEC" w:rsidRDefault="00176DEC" w:rsidP="00176DEC">
      <w:pPr>
        <w:ind w:left="426"/>
        <w:jc w:val="both"/>
      </w:pPr>
      <w:r w:rsidRPr="00176DEC">
        <w:t>C2 = v</w:t>
      </w:r>
    </w:p>
    <w:p w:rsidR="00176DEC" w:rsidRPr="00176DEC" w:rsidRDefault="00176DEC" w:rsidP="00176DEC">
      <w:pPr>
        <w:ind w:left="426"/>
        <w:jc w:val="both"/>
      </w:pPr>
      <w:r w:rsidRPr="00176DEC">
        <w:t>C3 = (t + f) Mod 26</w:t>
      </w:r>
    </w:p>
    <w:p w:rsidR="00176DEC" w:rsidRPr="00176DEC" w:rsidRDefault="00176DEC" w:rsidP="00176DEC">
      <w:pPr>
        <w:ind w:left="426"/>
        <w:jc w:val="both"/>
      </w:pPr>
      <w:r w:rsidRPr="00176DEC">
        <w:t>C3 = (19 + 5) Mod 26</w:t>
      </w:r>
    </w:p>
    <w:p w:rsidR="00176DEC" w:rsidRPr="00176DEC" w:rsidRDefault="00176DEC" w:rsidP="00176DEC">
      <w:pPr>
        <w:ind w:left="426"/>
        <w:jc w:val="both"/>
      </w:pPr>
      <w:r w:rsidRPr="00176DEC">
        <w:t>C3 = (24) Mod 26</w:t>
      </w:r>
    </w:p>
    <w:p w:rsidR="00176DEC" w:rsidRPr="00176DEC" w:rsidRDefault="00176DEC" w:rsidP="00176DEC">
      <w:pPr>
        <w:ind w:left="426"/>
        <w:jc w:val="both"/>
      </w:pPr>
      <w:r w:rsidRPr="00176DEC">
        <w:t>C3 = y</w:t>
      </w:r>
    </w:p>
    <w:p w:rsidR="00176DEC" w:rsidRPr="00176DEC" w:rsidRDefault="00176DEC" w:rsidP="00176DEC">
      <w:pPr>
        <w:ind w:left="426"/>
        <w:jc w:val="both"/>
      </w:pPr>
      <w:r w:rsidRPr="00176DEC">
        <w:t>C4 = (r + o) Mod 26</w:t>
      </w:r>
    </w:p>
    <w:p w:rsidR="00176DEC" w:rsidRPr="00176DEC" w:rsidRDefault="00176DEC" w:rsidP="00176DEC">
      <w:pPr>
        <w:ind w:left="426"/>
        <w:jc w:val="both"/>
      </w:pPr>
      <w:r w:rsidRPr="00176DEC">
        <w:t>C4 = (17 + 14 ) Mod 26</w:t>
      </w:r>
    </w:p>
    <w:p w:rsidR="00176DEC" w:rsidRPr="00176DEC" w:rsidRDefault="00176DEC" w:rsidP="00176DEC">
      <w:pPr>
        <w:ind w:left="426"/>
        <w:jc w:val="both"/>
      </w:pPr>
      <w:r w:rsidRPr="00176DEC">
        <w:t>C4 = (31 – 26 )</w:t>
      </w:r>
    </w:p>
    <w:p w:rsidR="00176DEC" w:rsidRPr="00176DEC" w:rsidRDefault="00176DEC" w:rsidP="00176DEC">
      <w:pPr>
        <w:ind w:left="426"/>
        <w:jc w:val="both"/>
      </w:pPr>
      <w:r w:rsidRPr="00176DEC">
        <w:t>C4 = 5</w:t>
      </w:r>
    </w:p>
    <w:p w:rsidR="00176DEC" w:rsidRPr="00176DEC" w:rsidRDefault="00176DEC" w:rsidP="00176DEC">
      <w:pPr>
        <w:ind w:left="426"/>
        <w:jc w:val="both"/>
      </w:pPr>
      <w:r w:rsidRPr="00176DEC">
        <w:t>C4 = f</w:t>
      </w:r>
    </w:p>
    <w:p w:rsidR="00176DEC" w:rsidRPr="00176DEC" w:rsidRDefault="00176DEC" w:rsidP="00176DEC">
      <w:pPr>
        <w:ind w:left="426"/>
        <w:jc w:val="both"/>
      </w:pPr>
      <w:r w:rsidRPr="00176DEC">
        <w:t>C5 = (i + r) Mod 26</w:t>
      </w:r>
    </w:p>
    <w:p w:rsidR="00176DEC" w:rsidRPr="00176DEC" w:rsidRDefault="00176DEC" w:rsidP="00176DEC">
      <w:pPr>
        <w:ind w:left="426"/>
        <w:jc w:val="both"/>
      </w:pPr>
      <w:r w:rsidRPr="00176DEC">
        <w:t>C5 = (8 + 17) Mod 26</w:t>
      </w:r>
    </w:p>
    <w:p w:rsidR="00176DEC" w:rsidRPr="00176DEC" w:rsidRDefault="00176DEC" w:rsidP="00176DEC">
      <w:pPr>
        <w:ind w:left="426"/>
        <w:jc w:val="both"/>
      </w:pPr>
      <w:r w:rsidRPr="00176DEC">
        <w:t>C5 = (25) Mod 26</w:t>
      </w:r>
    </w:p>
    <w:p w:rsidR="00176DEC" w:rsidRDefault="00176DEC" w:rsidP="00176DEC">
      <w:pPr>
        <w:ind w:left="426"/>
        <w:jc w:val="both"/>
      </w:pPr>
      <w:r w:rsidRPr="00176DEC">
        <w:t>C5 = z</w:t>
      </w:r>
    </w:p>
    <w:p w:rsidR="00176DEC" w:rsidRPr="00176DEC" w:rsidRDefault="00176DEC" w:rsidP="00176DEC">
      <w:pPr>
        <w:jc w:val="both"/>
      </w:pPr>
    </w:p>
    <w:p w:rsidR="00176DEC" w:rsidRPr="00176DEC" w:rsidRDefault="00176DEC" w:rsidP="00176DEC">
      <w:pPr>
        <w:pStyle w:val="Tabel3"/>
        <w:ind w:hanging="938"/>
        <w:rPr>
          <w:rFonts w:cs="Times New Roman"/>
        </w:rPr>
      </w:pPr>
      <w:bookmarkStart w:id="10" w:name="_Toc100546851"/>
      <w:bookmarkStart w:id="11" w:name="_Toc106527947"/>
      <w:r w:rsidRPr="00176DEC">
        <w:rPr>
          <w:rFonts w:cs="Times New Roman"/>
        </w:rPr>
        <w:t>Pesan Tersandi</w:t>
      </w:r>
      <w:bookmarkEnd w:id="10"/>
      <w:bookmarkEnd w:id="11"/>
    </w:p>
    <w:p w:rsidR="00176DEC" w:rsidRPr="00176DEC" w:rsidRDefault="00176DEC" w:rsidP="00176DEC">
      <w:pPr>
        <w:ind w:left="426"/>
        <w:jc w:val="both"/>
      </w:pPr>
    </w:p>
    <w:tbl>
      <w:tblPr>
        <w:tblW w:w="680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2556"/>
        <w:gridCol w:w="3738"/>
      </w:tblGrid>
      <w:tr w:rsidR="00176DEC" w:rsidRPr="00176DEC" w:rsidTr="00114D7E">
        <w:tc>
          <w:tcPr>
            <w:tcW w:w="510" w:type="dxa"/>
            <w:shd w:val="clear" w:color="auto" w:fill="auto"/>
          </w:tcPr>
          <w:p w:rsidR="00176DEC" w:rsidRPr="00176DEC" w:rsidRDefault="00176DEC" w:rsidP="00176DEC">
            <w:pPr>
              <w:pStyle w:val="ListParagraph"/>
              <w:spacing w:line="240" w:lineRule="auto"/>
              <w:rPr>
                <w:b/>
                <w:szCs w:val="24"/>
              </w:rPr>
            </w:pPr>
            <w:r w:rsidRPr="00176DEC">
              <w:rPr>
                <w:b/>
                <w:szCs w:val="24"/>
              </w:rPr>
              <w:t xml:space="preserve">No </w:t>
            </w:r>
          </w:p>
        </w:tc>
        <w:tc>
          <w:tcPr>
            <w:tcW w:w="2556" w:type="dxa"/>
            <w:shd w:val="clear" w:color="auto" w:fill="auto"/>
          </w:tcPr>
          <w:p w:rsidR="00176DEC" w:rsidRPr="00176DEC" w:rsidRDefault="00176DEC" w:rsidP="00176DEC">
            <w:pPr>
              <w:pStyle w:val="ListParagraph"/>
              <w:spacing w:line="240" w:lineRule="auto"/>
              <w:rPr>
                <w:b/>
                <w:i/>
                <w:szCs w:val="24"/>
              </w:rPr>
            </w:pPr>
            <w:r w:rsidRPr="00176DEC">
              <w:rPr>
                <w:b/>
                <w:i/>
                <w:szCs w:val="24"/>
              </w:rPr>
              <w:t xml:space="preserve">Field </w:t>
            </w:r>
          </w:p>
        </w:tc>
        <w:tc>
          <w:tcPr>
            <w:tcW w:w="3738" w:type="dxa"/>
            <w:shd w:val="clear" w:color="auto" w:fill="auto"/>
          </w:tcPr>
          <w:p w:rsidR="00176DEC" w:rsidRPr="00176DEC" w:rsidRDefault="00176DEC" w:rsidP="00176DEC">
            <w:pPr>
              <w:pStyle w:val="ListParagraph"/>
              <w:spacing w:line="240" w:lineRule="auto"/>
              <w:rPr>
                <w:b/>
                <w:szCs w:val="24"/>
              </w:rPr>
            </w:pPr>
            <w:r w:rsidRPr="00176DEC">
              <w:rPr>
                <w:b/>
                <w:szCs w:val="24"/>
              </w:rPr>
              <w:t xml:space="preserve">Pesan Tersandi / Chipertext </w:t>
            </w:r>
          </w:p>
        </w:tc>
      </w:tr>
      <w:tr w:rsidR="00176DEC" w:rsidRPr="00176DEC" w:rsidTr="00114D7E">
        <w:tc>
          <w:tcPr>
            <w:tcW w:w="510" w:type="dxa"/>
            <w:shd w:val="clear" w:color="auto" w:fill="auto"/>
          </w:tcPr>
          <w:p w:rsidR="00176DEC" w:rsidRPr="00176DEC" w:rsidRDefault="00176DEC" w:rsidP="00176DEC">
            <w:pPr>
              <w:pStyle w:val="ListParagraph"/>
              <w:spacing w:line="240" w:lineRule="auto"/>
              <w:rPr>
                <w:szCs w:val="24"/>
              </w:rPr>
            </w:pPr>
            <w:r w:rsidRPr="00176DEC">
              <w:rPr>
                <w:szCs w:val="24"/>
              </w:rPr>
              <w:t>1</w:t>
            </w:r>
          </w:p>
        </w:tc>
        <w:tc>
          <w:tcPr>
            <w:tcW w:w="2556" w:type="dxa"/>
            <w:shd w:val="clear" w:color="auto" w:fill="auto"/>
          </w:tcPr>
          <w:p w:rsidR="00176DEC" w:rsidRPr="00176DEC" w:rsidRDefault="00176DEC" w:rsidP="00176DEC">
            <w:pPr>
              <w:jc w:val="both"/>
            </w:pPr>
            <w:r w:rsidRPr="00176DEC">
              <w:t>id_</w:t>
            </w:r>
            <w:r w:rsidRPr="00176DEC">
              <w:rPr>
                <w:szCs w:val="24"/>
              </w:rPr>
              <w:t xml:space="preserve"> Pengguna</w:t>
            </w:r>
          </w:p>
        </w:tc>
        <w:tc>
          <w:tcPr>
            <w:tcW w:w="3738" w:type="dxa"/>
            <w:shd w:val="clear" w:color="auto" w:fill="auto"/>
          </w:tcPr>
          <w:p w:rsidR="00176DEC" w:rsidRPr="00176DEC" w:rsidRDefault="00176DEC" w:rsidP="00176DEC">
            <w:pPr>
              <w:pStyle w:val="ListParagraph"/>
              <w:spacing w:line="240" w:lineRule="auto"/>
              <w:rPr>
                <w:szCs w:val="24"/>
              </w:rPr>
            </w:pPr>
            <w:r w:rsidRPr="00176DEC">
              <w:rPr>
                <w:szCs w:val="24"/>
              </w:rPr>
              <w:t>1</w:t>
            </w:r>
          </w:p>
        </w:tc>
      </w:tr>
      <w:tr w:rsidR="00176DEC" w:rsidRPr="00176DEC" w:rsidTr="00114D7E">
        <w:tc>
          <w:tcPr>
            <w:tcW w:w="510" w:type="dxa"/>
            <w:shd w:val="clear" w:color="auto" w:fill="auto"/>
          </w:tcPr>
          <w:p w:rsidR="00176DEC" w:rsidRPr="00176DEC" w:rsidRDefault="00176DEC" w:rsidP="00176DEC">
            <w:pPr>
              <w:pStyle w:val="ListParagraph"/>
              <w:spacing w:line="240" w:lineRule="auto"/>
              <w:rPr>
                <w:szCs w:val="24"/>
              </w:rPr>
            </w:pPr>
            <w:r w:rsidRPr="00176DEC">
              <w:rPr>
                <w:szCs w:val="24"/>
              </w:rPr>
              <w:t>2</w:t>
            </w:r>
          </w:p>
        </w:tc>
        <w:tc>
          <w:tcPr>
            <w:tcW w:w="2556" w:type="dxa"/>
            <w:shd w:val="clear" w:color="auto" w:fill="auto"/>
          </w:tcPr>
          <w:p w:rsidR="00176DEC" w:rsidRPr="00176DEC" w:rsidRDefault="00176DEC" w:rsidP="00176DEC">
            <w:pPr>
              <w:jc w:val="both"/>
            </w:pPr>
            <w:r w:rsidRPr="00176DEC">
              <w:t>nama_pasien</w:t>
            </w:r>
          </w:p>
        </w:tc>
        <w:tc>
          <w:tcPr>
            <w:tcW w:w="3738" w:type="dxa"/>
            <w:shd w:val="clear" w:color="auto" w:fill="auto"/>
          </w:tcPr>
          <w:p w:rsidR="00176DEC" w:rsidRPr="00176DEC" w:rsidRDefault="00176DEC" w:rsidP="00176DEC">
            <w:pPr>
              <w:pStyle w:val="ListParagraph"/>
              <w:spacing w:line="240" w:lineRule="auto"/>
              <w:rPr>
                <w:szCs w:val="24"/>
              </w:rPr>
            </w:pPr>
            <w:r w:rsidRPr="00176DEC">
              <w:rPr>
                <w:szCs w:val="24"/>
              </w:rPr>
              <w:t>nvyfz</w:t>
            </w:r>
          </w:p>
        </w:tc>
      </w:tr>
    </w:tbl>
    <w:p w:rsidR="00176DEC" w:rsidRPr="00176DEC" w:rsidRDefault="00176DEC" w:rsidP="00176DEC">
      <w:pPr>
        <w:jc w:val="both"/>
      </w:pPr>
    </w:p>
    <w:p w:rsidR="00176DEC" w:rsidRPr="00176DEC" w:rsidRDefault="00176DEC" w:rsidP="00176DEC">
      <w:pPr>
        <w:jc w:val="both"/>
        <w:rPr>
          <w:b/>
          <w:bCs/>
        </w:rPr>
      </w:pPr>
      <w:r w:rsidRPr="00176DEC">
        <w:t>Sedangkan Model Matematika Deskripsi adalah sebagai berikut  :</w:t>
      </w:r>
    </w:p>
    <w:p w:rsidR="00176DEC" w:rsidRPr="00176DEC" w:rsidRDefault="00176DEC" w:rsidP="00176DEC">
      <w:pPr>
        <w:jc w:val="both"/>
        <w:rPr>
          <w:b/>
          <w:bCs/>
        </w:rPr>
      </w:pPr>
      <w:r w:rsidRPr="00176DEC">
        <w:rPr>
          <w:b/>
          <w:bCs/>
        </w:rPr>
        <w:t>Mi = Dk (Ci) = (Ci – Ki) mod 26</w:t>
      </w:r>
    </w:p>
    <w:p w:rsidR="00176DEC" w:rsidRPr="00176DEC" w:rsidRDefault="00176DEC" w:rsidP="00176DEC">
      <w:pPr>
        <w:pStyle w:val="ListParagraph"/>
        <w:numPr>
          <w:ilvl w:val="7"/>
          <w:numId w:val="21"/>
        </w:numPr>
        <w:spacing w:line="240" w:lineRule="auto"/>
        <w:ind w:left="426" w:hanging="426"/>
      </w:pPr>
      <w:r w:rsidRPr="00176DEC">
        <w:t>Nama Pengguna</w:t>
      </w:r>
    </w:p>
    <w:p w:rsidR="00176DEC" w:rsidRPr="00176DEC" w:rsidRDefault="00176DEC" w:rsidP="00176DEC">
      <w:pPr>
        <w:pStyle w:val="ListParagraph"/>
        <w:spacing w:line="240" w:lineRule="auto"/>
        <w:ind w:left="426"/>
      </w:pPr>
      <w:r w:rsidRPr="00176DEC">
        <w:t>M1 = (n -i) Mod 26</w:t>
      </w:r>
    </w:p>
    <w:p w:rsidR="00176DEC" w:rsidRPr="00176DEC" w:rsidRDefault="00176DEC" w:rsidP="00176DEC">
      <w:pPr>
        <w:pStyle w:val="ListParagraph"/>
        <w:spacing w:line="240" w:lineRule="auto"/>
        <w:ind w:left="426"/>
      </w:pPr>
      <w:r w:rsidRPr="00176DEC">
        <w:t>M1 = (13 – 8) Mod 26</w:t>
      </w:r>
    </w:p>
    <w:p w:rsidR="00176DEC" w:rsidRPr="00176DEC" w:rsidRDefault="00176DEC" w:rsidP="00176DEC">
      <w:pPr>
        <w:pStyle w:val="ListParagraph"/>
        <w:spacing w:line="240" w:lineRule="auto"/>
        <w:ind w:left="426"/>
      </w:pPr>
      <w:r w:rsidRPr="00176DEC">
        <w:t>M1 = (5) Mod 26</w:t>
      </w:r>
    </w:p>
    <w:p w:rsidR="00176DEC" w:rsidRPr="00176DEC" w:rsidRDefault="00176DEC" w:rsidP="00176DEC">
      <w:pPr>
        <w:pStyle w:val="ListParagraph"/>
        <w:spacing w:line="240" w:lineRule="auto"/>
        <w:ind w:left="426"/>
      </w:pPr>
      <w:r w:rsidRPr="00176DEC">
        <w:t>M1 = f</w:t>
      </w:r>
    </w:p>
    <w:p w:rsidR="00176DEC" w:rsidRPr="00176DEC" w:rsidRDefault="00176DEC" w:rsidP="00176DEC">
      <w:pPr>
        <w:pStyle w:val="ListParagraph"/>
        <w:spacing w:line="240" w:lineRule="auto"/>
        <w:ind w:left="426"/>
      </w:pPr>
      <w:r w:rsidRPr="00176DEC">
        <w:t>M2 = (v -n) Mod 26</w:t>
      </w:r>
    </w:p>
    <w:p w:rsidR="00176DEC" w:rsidRPr="00176DEC" w:rsidRDefault="00176DEC" w:rsidP="00176DEC">
      <w:pPr>
        <w:pStyle w:val="ListParagraph"/>
        <w:spacing w:line="240" w:lineRule="auto"/>
        <w:ind w:left="426"/>
      </w:pPr>
      <w:r w:rsidRPr="00176DEC">
        <w:t>M2 = (21 – 13) Mod 26</w:t>
      </w:r>
    </w:p>
    <w:p w:rsidR="00176DEC" w:rsidRPr="00176DEC" w:rsidRDefault="00176DEC" w:rsidP="00176DEC">
      <w:pPr>
        <w:pStyle w:val="ListParagraph"/>
        <w:spacing w:line="240" w:lineRule="auto"/>
        <w:ind w:left="426"/>
      </w:pPr>
      <w:r w:rsidRPr="00176DEC">
        <w:t>M2 = (8) Mod 26</w:t>
      </w:r>
    </w:p>
    <w:p w:rsidR="00176DEC" w:rsidRPr="00176DEC" w:rsidRDefault="00176DEC" w:rsidP="00176DEC">
      <w:pPr>
        <w:pStyle w:val="ListParagraph"/>
        <w:spacing w:line="240" w:lineRule="auto"/>
        <w:ind w:left="426"/>
      </w:pPr>
      <w:r w:rsidRPr="00176DEC">
        <w:lastRenderedPageBreak/>
        <w:t>M2 = i</w:t>
      </w:r>
    </w:p>
    <w:p w:rsidR="00176DEC" w:rsidRPr="00176DEC" w:rsidRDefault="00176DEC" w:rsidP="00176DEC">
      <w:pPr>
        <w:pStyle w:val="ListParagraph"/>
        <w:spacing w:line="240" w:lineRule="auto"/>
        <w:ind w:left="426"/>
      </w:pPr>
      <w:r w:rsidRPr="00176DEC">
        <w:t>M3 = (y -f) Mod 26</w:t>
      </w:r>
    </w:p>
    <w:p w:rsidR="00176DEC" w:rsidRPr="00176DEC" w:rsidRDefault="00176DEC" w:rsidP="00176DEC">
      <w:pPr>
        <w:pStyle w:val="ListParagraph"/>
        <w:spacing w:line="240" w:lineRule="auto"/>
        <w:ind w:left="426"/>
      </w:pPr>
      <w:r w:rsidRPr="00176DEC">
        <w:t>M3 = (24 – 5) Mod 26</w:t>
      </w:r>
    </w:p>
    <w:p w:rsidR="00176DEC" w:rsidRPr="00176DEC" w:rsidRDefault="00176DEC" w:rsidP="00176DEC">
      <w:pPr>
        <w:pStyle w:val="ListParagraph"/>
        <w:spacing w:line="240" w:lineRule="auto"/>
        <w:ind w:left="426"/>
      </w:pPr>
      <w:r w:rsidRPr="00176DEC">
        <w:t>M3 = (19) Mod 26</w:t>
      </w:r>
    </w:p>
    <w:p w:rsidR="00176DEC" w:rsidRPr="00176DEC" w:rsidRDefault="00176DEC" w:rsidP="00176DEC">
      <w:pPr>
        <w:pStyle w:val="ListParagraph"/>
        <w:spacing w:line="240" w:lineRule="auto"/>
        <w:ind w:left="426"/>
      </w:pPr>
      <w:r w:rsidRPr="00176DEC">
        <w:t>M3 = t</w:t>
      </w:r>
    </w:p>
    <w:p w:rsidR="00176DEC" w:rsidRPr="00176DEC" w:rsidRDefault="00176DEC" w:rsidP="00176DEC">
      <w:pPr>
        <w:pStyle w:val="ListParagraph"/>
        <w:spacing w:line="240" w:lineRule="auto"/>
        <w:ind w:left="426"/>
      </w:pPr>
      <w:r w:rsidRPr="00176DEC">
        <w:t>M4 = (f - o) Mod 26</w:t>
      </w:r>
    </w:p>
    <w:p w:rsidR="00176DEC" w:rsidRPr="00176DEC" w:rsidRDefault="00176DEC" w:rsidP="00176DEC">
      <w:pPr>
        <w:pStyle w:val="ListParagraph"/>
        <w:spacing w:line="240" w:lineRule="auto"/>
        <w:ind w:left="426"/>
      </w:pPr>
      <w:r w:rsidRPr="00176DEC">
        <w:t>M4 = (5 -14) Mod 26</w:t>
      </w:r>
    </w:p>
    <w:p w:rsidR="00176DEC" w:rsidRPr="00176DEC" w:rsidRDefault="00176DEC" w:rsidP="00176DEC">
      <w:pPr>
        <w:pStyle w:val="ListParagraph"/>
        <w:spacing w:line="240" w:lineRule="auto"/>
        <w:ind w:left="426"/>
      </w:pPr>
      <w:r w:rsidRPr="00176DEC">
        <w:t>M4 = (17) Mod 26</w:t>
      </w:r>
    </w:p>
    <w:p w:rsidR="00176DEC" w:rsidRPr="00176DEC" w:rsidRDefault="00176DEC" w:rsidP="00176DEC">
      <w:pPr>
        <w:pStyle w:val="ListParagraph"/>
        <w:spacing w:line="240" w:lineRule="auto"/>
        <w:ind w:left="426"/>
      </w:pPr>
      <w:r w:rsidRPr="00176DEC">
        <w:t>M4 = r</w:t>
      </w:r>
    </w:p>
    <w:p w:rsidR="00176DEC" w:rsidRPr="00176DEC" w:rsidRDefault="00176DEC" w:rsidP="00176DEC">
      <w:pPr>
        <w:pStyle w:val="ListParagraph"/>
        <w:spacing w:line="240" w:lineRule="auto"/>
        <w:ind w:left="426"/>
      </w:pPr>
      <w:r w:rsidRPr="00176DEC">
        <w:t>M5 = (z - r) Mod 26</w:t>
      </w:r>
    </w:p>
    <w:p w:rsidR="00176DEC" w:rsidRPr="00176DEC" w:rsidRDefault="00176DEC" w:rsidP="00176DEC">
      <w:pPr>
        <w:pStyle w:val="ListParagraph"/>
        <w:spacing w:line="240" w:lineRule="auto"/>
        <w:ind w:left="426"/>
      </w:pPr>
      <w:r w:rsidRPr="00176DEC">
        <w:t>M5 = (25 -17) Mod 26</w:t>
      </w:r>
    </w:p>
    <w:p w:rsidR="00176DEC" w:rsidRPr="00176DEC" w:rsidRDefault="00176DEC" w:rsidP="00176DEC">
      <w:pPr>
        <w:pStyle w:val="ListParagraph"/>
        <w:spacing w:line="240" w:lineRule="auto"/>
        <w:ind w:left="426"/>
      </w:pPr>
      <w:r w:rsidRPr="00176DEC">
        <w:t>M5 = (8) Mod 26</w:t>
      </w:r>
    </w:p>
    <w:p w:rsidR="00176DEC" w:rsidRPr="00176DEC" w:rsidRDefault="00176DEC" w:rsidP="00176DEC">
      <w:pPr>
        <w:pStyle w:val="ListParagraph"/>
        <w:spacing w:line="240" w:lineRule="auto"/>
        <w:ind w:left="426"/>
      </w:pPr>
      <w:r w:rsidRPr="00176DEC">
        <w:t>M5 = i</w:t>
      </w:r>
    </w:p>
    <w:p w:rsidR="000C1D89" w:rsidRPr="000C1D89" w:rsidRDefault="000C1D89" w:rsidP="00176DEC">
      <w:pPr>
        <w:jc w:val="both"/>
        <w:rPr>
          <w:sz w:val="22"/>
        </w:rPr>
      </w:pPr>
    </w:p>
    <w:p w:rsidR="007D1230" w:rsidRPr="00176DEC" w:rsidRDefault="007D1230" w:rsidP="007D1230">
      <w:pPr>
        <w:pStyle w:val="Heading2"/>
        <w:numPr>
          <w:ilvl w:val="0"/>
          <w:numId w:val="2"/>
        </w:numPr>
        <w:spacing w:line="276" w:lineRule="auto"/>
        <w:ind w:left="567" w:hanging="567"/>
      </w:pPr>
      <w:r w:rsidRPr="00010800">
        <w:t>HASIL DAN PEMBAHASAN</w:t>
      </w:r>
    </w:p>
    <w:p w:rsidR="00176DEC" w:rsidRPr="00176DEC" w:rsidRDefault="00176DEC" w:rsidP="00176DEC">
      <w:pPr>
        <w:ind w:firstLine="426"/>
        <w:rPr>
          <w:sz w:val="22"/>
          <w:szCs w:val="22"/>
        </w:rPr>
      </w:pPr>
      <w:r w:rsidRPr="00176DEC">
        <w:rPr>
          <w:sz w:val="22"/>
          <w:szCs w:val="22"/>
        </w:rPr>
        <w:t>Dari perancangan sistem yang ada, dihasilkan sebuah aplikasi kriptografi menggunakan vigenere chiper pada data orang yang mempunyai kebutuhan khusus di dinas pemberdayaan perempuan dan perlindungan anak Kabupaten Musi Rawas.</w:t>
      </w:r>
    </w:p>
    <w:p w:rsidR="00176DEC" w:rsidRPr="00176DEC" w:rsidRDefault="00176DEC" w:rsidP="00176DEC">
      <w:pPr>
        <w:rPr>
          <w:sz w:val="22"/>
          <w:szCs w:val="22"/>
        </w:rPr>
      </w:pPr>
      <w:r w:rsidRPr="00176DEC">
        <w:rPr>
          <w:sz w:val="22"/>
          <w:szCs w:val="22"/>
        </w:rPr>
        <w:t>Didalam sistem tersebut terdapat beberapa menu diantaranya yaitu :</w:t>
      </w:r>
    </w:p>
    <w:p w:rsidR="00176DEC" w:rsidRDefault="00176DEC" w:rsidP="00176DEC">
      <w:pPr>
        <w:pStyle w:val="ListParagraph"/>
        <w:numPr>
          <w:ilvl w:val="0"/>
          <w:numId w:val="22"/>
        </w:numPr>
        <w:spacing w:after="200" w:line="240" w:lineRule="auto"/>
      </w:pPr>
      <w:r w:rsidRPr="00176DEC">
        <w:t xml:space="preserve">Halaman </w:t>
      </w:r>
      <w:r w:rsidRPr="00176DEC">
        <w:rPr>
          <w:i/>
        </w:rPr>
        <w:t xml:space="preserve">Login </w:t>
      </w:r>
      <w:r w:rsidRPr="00176DEC">
        <w:t>User</w:t>
      </w:r>
      <w:r>
        <w:rPr>
          <w:lang w:val="id-ID"/>
        </w:rPr>
        <w:t xml:space="preserve"> dan admin</w:t>
      </w:r>
      <w:r w:rsidRPr="00176DEC">
        <w:t xml:space="preserve">, sebagai tampilan awal pada saat user membuka halaman awal </w:t>
      </w:r>
      <w:r>
        <w:t>system</w:t>
      </w:r>
    </w:p>
    <w:p w:rsidR="00176DEC" w:rsidRDefault="00176DEC" w:rsidP="00176DEC">
      <w:pPr>
        <w:pStyle w:val="ListParagraph"/>
        <w:spacing w:after="200" w:line="240" w:lineRule="auto"/>
        <w:jc w:val="center"/>
      </w:pPr>
      <w:r>
        <w:rPr>
          <w:noProof/>
          <w:lang w:eastAsia="id-ID"/>
        </w:rPr>
        <w:drawing>
          <wp:inline distT="0" distB="0" distL="0" distR="0" wp14:anchorId="5CD996D3" wp14:editId="227C160A">
            <wp:extent cx="3253563" cy="1911897"/>
            <wp:effectExtent l="19050" t="19050" r="23495" b="1270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6147" b="7778"/>
                    <a:stretch/>
                  </pic:blipFill>
                  <pic:spPr bwMode="auto">
                    <a:xfrm>
                      <a:off x="0" y="0"/>
                      <a:ext cx="3271152" cy="1922233"/>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rsidR="00176DEC" w:rsidRPr="00176DEC" w:rsidRDefault="00176DEC" w:rsidP="00176DEC">
      <w:pPr>
        <w:pStyle w:val="Gambar3"/>
        <w:tabs>
          <w:tab w:val="clear" w:pos="3261"/>
        </w:tabs>
      </w:pPr>
      <w:r w:rsidRPr="00176DEC">
        <w:t xml:space="preserve">Halaman </w:t>
      </w:r>
      <w:r w:rsidRPr="00176DEC">
        <w:rPr>
          <w:i/>
        </w:rPr>
        <w:t xml:space="preserve">Login </w:t>
      </w:r>
      <w:r w:rsidRPr="00176DEC">
        <w:t>User</w:t>
      </w:r>
    </w:p>
    <w:p w:rsidR="00176DEC" w:rsidRDefault="00176DEC" w:rsidP="00176DEC">
      <w:pPr>
        <w:pStyle w:val="ListParagraph"/>
        <w:numPr>
          <w:ilvl w:val="0"/>
          <w:numId w:val="22"/>
        </w:numPr>
        <w:spacing w:after="200" w:line="240" w:lineRule="auto"/>
      </w:pPr>
      <w:r w:rsidRPr="00176DEC">
        <w:t>Halaman Awal Sistem untuk Admin</w:t>
      </w:r>
      <w:r>
        <w:rPr>
          <w:lang w:val="id-ID"/>
        </w:rPr>
        <w:t xml:space="preserve"> dan </w:t>
      </w:r>
      <w:r w:rsidRPr="00176DEC">
        <w:t xml:space="preserve">pengguna atau masyarakat, halaman akan tampil setelah admin berhasil melakukan </w:t>
      </w:r>
      <w:r w:rsidRPr="00176DEC">
        <w:rPr>
          <w:i/>
        </w:rPr>
        <w:t xml:space="preserve">login </w:t>
      </w:r>
      <w:r w:rsidRPr="00176DEC">
        <w:t xml:space="preserve">yang befungsi untuk admin melakukan pengolahan data </w:t>
      </w:r>
      <w:r>
        <w:t>system</w:t>
      </w:r>
    </w:p>
    <w:p w:rsidR="00176DEC" w:rsidRDefault="00176DEC" w:rsidP="00176DEC">
      <w:pPr>
        <w:pStyle w:val="ListParagraph"/>
        <w:spacing w:after="200" w:line="240" w:lineRule="auto"/>
        <w:jc w:val="center"/>
      </w:pPr>
      <w:r>
        <w:rPr>
          <w:noProof/>
          <w:lang w:eastAsia="id-ID"/>
        </w:rPr>
        <w:drawing>
          <wp:inline distT="0" distB="0" distL="0" distR="0" wp14:anchorId="758F6616" wp14:editId="194C619D">
            <wp:extent cx="3413051" cy="1975964"/>
            <wp:effectExtent l="19050" t="19050" r="16510" b="2476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6640"/>
                    <a:stretch/>
                  </pic:blipFill>
                  <pic:spPr bwMode="auto">
                    <a:xfrm>
                      <a:off x="0" y="0"/>
                      <a:ext cx="3426026" cy="1983476"/>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rsidR="00176DEC" w:rsidRPr="00176DEC" w:rsidRDefault="00176DEC" w:rsidP="00176DEC">
      <w:pPr>
        <w:pStyle w:val="Gambar3"/>
        <w:tabs>
          <w:tab w:val="clear" w:pos="3261"/>
        </w:tabs>
        <w:ind w:left="0" w:firstLine="0"/>
      </w:pPr>
      <w:r>
        <w:t>Tampilan Halaman Awal Sistem Untuk Admin dan Masyarakat</w:t>
      </w:r>
    </w:p>
    <w:p w:rsidR="00176DEC" w:rsidRDefault="00176DEC" w:rsidP="00176DEC">
      <w:pPr>
        <w:pStyle w:val="ListParagraph"/>
        <w:numPr>
          <w:ilvl w:val="0"/>
          <w:numId w:val="22"/>
        </w:numPr>
        <w:spacing w:after="200" w:line="240" w:lineRule="auto"/>
      </w:pPr>
      <w:r w:rsidRPr="00176DEC">
        <w:lastRenderedPageBreak/>
        <w:t>Halaman Input Data Pengguna, halaman ini dapat digunakan oleh admin untuk menambahkan data pengguna baik masyarakat maupun admin dan akan masuk ke d</w:t>
      </w:r>
      <w:r w:rsidRPr="00176DEC">
        <w:rPr>
          <w:i/>
        </w:rPr>
        <w:t>atabase</w:t>
      </w:r>
      <w:r w:rsidRPr="00176DEC">
        <w:t xml:space="preserve"> sistem.</w:t>
      </w:r>
    </w:p>
    <w:p w:rsidR="00176DEC" w:rsidRDefault="00176DEC" w:rsidP="00176DEC">
      <w:pPr>
        <w:pStyle w:val="ListParagraph"/>
        <w:spacing w:after="200" w:line="240" w:lineRule="auto"/>
        <w:ind w:left="720"/>
      </w:pPr>
      <w:r>
        <w:rPr>
          <w:noProof/>
          <w:lang w:eastAsia="id-ID"/>
        </w:rPr>
        <w:drawing>
          <wp:inline distT="0" distB="0" distL="0" distR="0" wp14:anchorId="658E5863" wp14:editId="20E1C301">
            <wp:extent cx="5029200" cy="4846320"/>
            <wp:effectExtent l="19050" t="19050" r="19050" b="1143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29200" cy="4846320"/>
                    </a:xfrm>
                    <a:prstGeom prst="rect">
                      <a:avLst/>
                    </a:prstGeom>
                    <a:noFill/>
                    <a:ln w="19050">
                      <a:solidFill>
                        <a:schemeClr val="tx1"/>
                      </a:solidFill>
                    </a:ln>
                  </pic:spPr>
                </pic:pic>
              </a:graphicData>
            </a:graphic>
          </wp:inline>
        </w:drawing>
      </w:r>
    </w:p>
    <w:p w:rsidR="00176DEC" w:rsidRDefault="00176DEC" w:rsidP="00176DEC">
      <w:pPr>
        <w:pStyle w:val="Gambar3"/>
        <w:tabs>
          <w:tab w:val="clear" w:pos="3261"/>
        </w:tabs>
      </w:pPr>
      <w:r w:rsidRPr="00176DEC">
        <w:t>Halaman Input Data Pengguna</w:t>
      </w:r>
    </w:p>
    <w:p w:rsidR="00176DEC" w:rsidRPr="00176DEC" w:rsidRDefault="00176DEC" w:rsidP="00176DEC">
      <w:pPr>
        <w:pStyle w:val="Gambar3"/>
        <w:numPr>
          <w:ilvl w:val="0"/>
          <w:numId w:val="0"/>
        </w:numPr>
        <w:tabs>
          <w:tab w:val="clear" w:pos="3261"/>
        </w:tabs>
        <w:ind w:left="360"/>
        <w:jc w:val="left"/>
      </w:pPr>
    </w:p>
    <w:p w:rsidR="00176DEC" w:rsidRDefault="00176DEC" w:rsidP="00176DEC">
      <w:pPr>
        <w:pStyle w:val="ListParagraph"/>
        <w:numPr>
          <w:ilvl w:val="0"/>
          <w:numId w:val="22"/>
        </w:numPr>
        <w:spacing w:after="200" w:line="240" w:lineRule="auto"/>
      </w:pPr>
      <w:r w:rsidRPr="00176DEC">
        <w:t>Halaman Laporan, halaman ini dapat digunakan oleh admin ataupun masyatakat untuk membuat laporan data kekerasan terhadap perempuan dan anak di Kabupaten Musi Rawas dan akan masuk kedatabase sistem.</w:t>
      </w:r>
    </w:p>
    <w:p w:rsidR="00176DEC" w:rsidRDefault="00176DEC" w:rsidP="00176DEC">
      <w:pPr>
        <w:pStyle w:val="ListParagraph"/>
        <w:spacing w:after="200" w:line="240" w:lineRule="auto"/>
        <w:ind w:left="720"/>
        <w:jc w:val="center"/>
      </w:pPr>
      <w:r>
        <w:rPr>
          <w:noProof/>
          <w:lang w:eastAsia="id-ID"/>
        </w:rPr>
        <w:lastRenderedPageBreak/>
        <w:drawing>
          <wp:inline distT="0" distB="0" distL="0" distR="0" wp14:anchorId="4B988C09" wp14:editId="36411361">
            <wp:extent cx="4199861" cy="2365828"/>
            <wp:effectExtent l="19050" t="19050" r="10795" b="158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21237" cy="2377869"/>
                    </a:xfrm>
                    <a:prstGeom prst="rect">
                      <a:avLst/>
                    </a:prstGeom>
                    <a:noFill/>
                    <a:ln w="19050">
                      <a:solidFill>
                        <a:schemeClr val="tx1"/>
                      </a:solidFill>
                    </a:ln>
                  </pic:spPr>
                </pic:pic>
              </a:graphicData>
            </a:graphic>
          </wp:inline>
        </w:drawing>
      </w:r>
    </w:p>
    <w:p w:rsidR="00176DEC" w:rsidRDefault="00176DEC" w:rsidP="00176DEC">
      <w:pPr>
        <w:pStyle w:val="Gambar3"/>
        <w:tabs>
          <w:tab w:val="clear" w:pos="3261"/>
        </w:tabs>
      </w:pPr>
      <w:r w:rsidRPr="00176DEC">
        <w:t>Halaman Laporan</w:t>
      </w:r>
    </w:p>
    <w:p w:rsidR="00176DEC" w:rsidRPr="00176DEC" w:rsidRDefault="00176DEC" w:rsidP="00176DEC">
      <w:pPr>
        <w:pStyle w:val="Gambar3"/>
        <w:numPr>
          <w:ilvl w:val="0"/>
          <w:numId w:val="0"/>
        </w:numPr>
        <w:tabs>
          <w:tab w:val="clear" w:pos="3261"/>
        </w:tabs>
        <w:ind w:left="360"/>
        <w:jc w:val="left"/>
      </w:pPr>
    </w:p>
    <w:p w:rsidR="00176DEC" w:rsidRPr="00176DEC" w:rsidRDefault="00176DEC" w:rsidP="00176DEC">
      <w:pPr>
        <w:pStyle w:val="ListParagraph"/>
        <w:numPr>
          <w:ilvl w:val="0"/>
          <w:numId w:val="22"/>
        </w:numPr>
        <w:spacing w:after="200" w:line="240" w:lineRule="auto"/>
      </w:pPr>
      <w:r>
        <w:t>Hal</w:t>
      </w:r>
      <w:r w:rsidRPr="00176DEC">
        <w:t>amn Assement Klient, halaman ini dapat digunakan oleh admin untuk melakukan assesment klient langsung kelapangan untuk mengecek kondisi korban secara langsung.</w:t>
      </w:r>
    </w:p>
    <w:p w:rsidR="00176DEC" w:rsidRDefault="00176DEC" w:rsidP="00176DEC">
      <w:pPr>
        <w:jc w:val="center"/>
      </w:pPr>
      <w:r>
        <w:rPr>
          <w:noProof/>
          <w:lang w:eastAsia="id-ID"/>
        </w:rPr>
        <w:drawing>
          <wp:inline distT="0" distB="0" distL="0" distR="0" wp14:anchorId="24E2CD5B" wp14:editId="2BECF347">
            <wp:extent cx="4051005" cy="4794140"/>
            <wp:effectExtent l="19050" t="19050" r="26035" b="2603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53594" cy="4797204"/>
                    </a:xfrm>
                    <a:prstGeom prst="rect">
                      <a:avLst/>
                    </a:prstGeom>
                    <a:noFill/>
                    <a:ln w="19050">
                      <a:solidFill>
                        <a:schemeClr val="tx1"/>
                      </a:solidFill>
                    </a:ln>
                  </pic:spPr>
                </pic:pic>
              </a:graphicData>
            </a:graphic>
          </wp:inline>
        </w:drawing>
      </w:r>
    </w:p>
    <w:p w:rsidR="00176DEC" w:rsidRDefault="00176DEC" w:rsidP="00176DEC">
      <w:pPr>
        <w:pStyle w:val="Gambar3"/>
        <w:tabs>
          <w:tab w:val="clear" w:pos="3261"/>
        </w:tabs>
        <w:ind w:left="0" w:firstLine="0"/>
      </w:pPr>
      <w:r w:rsidRPr="00176DEC">
        <w:t>Halaamn Assement Klient</w:t>
      </w:r>
    </w:p>
    <w:p w:rsidR="00295519" w:rsidRPr="00176DEC" w:rsidRDefault="007D1230" w:rsidP="00176DEC">
      <w:pPr>
        <w:pStyle w:val="Heading1"/>
        <w:numPr>
          <w:ilvl w:val="0"/>
          <w:numId w:val="2"/>
        </w:numPr>
        <w:spacing w:line="276" w:lineRule="auto"/>
        <w:ind w:left="567" w:hanging="567"/>
      </w:pPr>
      <w:r w:rsidRPr="000B02DF">
        <w:lastRenderedPageBreak/>
        <w:t>KESIMPULAN</w:t>
      </w:r>
    </w:p>
    <w:p w:rsidR="00176DEC" w:rsidRPr="00176DEC" w:rsidRDefault="00176DEC" w:rsidP="00176DEC">
      <w:pPr>
        <w:spacing w:line="276" w:lineRule="auto"/>
        <w:ind w:firstLine="567"/>
        <w:rPr>
          <w:sz w:val="22"/>
          <w:szCs w:val="22"/>
        </w:rPr>
      </w:pPr>
      <w:r w:rsidRPr="00176DEC">
        <w:rPr>
          <w:sz w:val="22"/>
          <w:szCs w:val="22"/>
        </w:rPr>
        <w:t>Dari hasil pembasahan tentang aplikasi yang telah dibangun. Maka dapat ditarik kesimpulan yaitu :</w:t>
      </w:r>
    </w:p>
    <w:p w:rsidR="00176DEC" w:rsidRPr="00176DEC" w:rsidRDefault="00176DEC" w:rsidP="00176DEC">
      <w:pPr>
        <w:pStyle w:val="ListParagraph"/>
        <w:numPr>
          <w:ilvl w:val="0"/>
          <w:numId w:val="23"/>
        </w:numPr>
        <w:ind w:left="426" w:hanging="426"/>
      </w:pPr>
      <w:r w:rsidRPr="00176DEC">
        <w:t>Dengan adanya aplikasi ini dapat membantu pihak Dinas dalam mendata kasus kekerasan anak dan perempuan</w:t>
      </w:r>
    </w:p>
    <w:p w:rsidR="00176DEC" w:rsidRDefault="00176DEC" w:rsidP="00176DEC">
      <w:pPr>
        <w:pStyle w:val="ListParagraph"/>
        <w:numPr>
          <w:ilvl w:val="0"/>
          <w:numId w:val="23"/>
        </w:numPr>
        <w:ind w:left="426" w:hanging="426"/>
      </w:pPr>
      <w:r w:rsidRPr="00176DEC">
        <w:t xml:space="preserve">Mempercepat dan mengefisiensikan proses pendataan serta pelaporan data kekerasan anak dan perempuan </w:t>
      </w:r>
    </w:p>
    <w:p w:rsidR="00176DEC" w:rsidRPr="00176DEC" w:rsidRDefault="00176DEC" w:rsidP="00176DEC">
      <w:pPr>
        <w:pStyle w:val="ListParagraph"/>
        <w:numPr>
          <w:ilvl w:val="0"/>
          <w:numId w:val="23"/>
        </w:numPr>
        <w:ind w:left="426" w:hanging="426"/>
      </w:pPr>
      <w:r w:rsidRPr="00176DEC">
        <w:t>Dapat menjaga kemanan data pada database karena dalam pengamanan databasenya menggunakan algoritma kriptografi Vigenere Chiper.</w:t>
      </w:r>
    </w:p>
    <w:p w:rsidR="007D1230" w:rsidRDefault="007D1230" w:rsidP="007D1230">
      <w:pPr>
        <w:jc w:val="both"/>
        <w:rPr>
          <w:sz w:val="22"/>
          <w:szCs w:val="22"/>
        </w:rPr>
      </w:pPr>
    </w:p>
    <w:p w:rsidR="00176DEC" w:rsidRDefault="00176DEC" w:rsidP="007D1230">
      <w:pPr>
        <w:jc w:val="both"/>
        <w:rPr>
          <w:sz w:val="22"/>
          <w:szCs w:val="22"/>
        </w:rPr>
      </w:pPr>
    </w:p>
    <w:p w:rsidR="00176DEC" w:rsidRDefault="007D1230" w:rsidP="00176DEC">
      <w:pPr>
        <w:pStyle w:val="Heading1"/>
        <w:numPr>
          <w:ilvl w:val="0"/>
          <w:numId w:val="2"/>
        </w:numPr>
        <w:spacing w:line="276" w:lineRule="auto"/>
        <w:ind w:left="567" w:hanging="567"/>
      </w:pPr>
      <w:r>
        <w:t>DAFT</w:t>
      </w:r>
      <w:bookmarkStart w:id="12" w:name="_GoBack"/>
      <w:bookmarkEnd w:id="12"/>
      <w:r>
        <w:t>AR PUSTAKA</w:t>
      </w:r>
    </w:p>
    <w:p w:rsidR="00176DEC" w:rsidRDefault="00176DEC" w:rsidP="00176DEC"/>
    <w:p w:rsidR="00176DEC" w:rsidRPr="003642D4" w:rsidRDefault="00176DEC" w:rsidP="00176DEC">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3642D4">
        <w:rPr>
          <w:noProof/>
          <w:szCs w:val="24"/>
        </w:rPr>
        <w:t>[1]</w:t>
      </w:r>
      <w:r w:rsidRPr="003642D4">
        <w:rPr>
          <w:noProof/>
          <w:szCs w:val="24"/>
        </w:rPr>
        <w:tab/>
        <w:t xml:space="preserve">N. Y. Setyawati, A. N. Khofid, A. U. . Rundi, and V. Wati, “Modifikasi Kriptografi Klasik Kombinasi Metode Vigenere Cipher dan Caesar Cipher,” </w:t>
      </w:r>
      <w:r w:rsidRPr="003642D4">
        <w:rPr>
          <w:i/>
          <w:iCs/>
          <w:noProof/>
          <w:szCs w:val="24"/>
        </w:rPr>
        <w:t>J. Smart Syst.</w:t>
      </w:r>
      <w:r w:rsidRPr="003642D4">
        <w:rPr>
          <w:noProof/>
          <w:szCs w:val="24"/>
        </w:rPr>
        <w:t>, vol. 1, no. 1, pp. 1–8, 2021, doi: 10.36728/jss.v1i1.1601.</w:t>
      </w:r>
    </w:p>
    <w:p w:rsidR="00176DEC" w:rsidRPr="003642D4" w:rsidRDefault="00176DEC" w:rsidP="00176DEC">
      <w:pPr>
        <w:widowControl w:val="0"/>
        <w:autoSpaceDE w:val="0"/>
        <w:autoSpaceDN w:val="0"/>
        <w:adjustRightInd w:val="0"/>
        <w:ind w:left="640" w:hanging="640"/>
        <w:rPr>
          <w:noProof/>
          <w:szCs w:val="24"/>
        </w:rPr>
      </w:pPr>
      <w:r w:rsidRPr="003642D4">
        <w:rPr>
          <w:noProof/>
          <w:szCs w:val="24"/>
        </w:rPr>
        <w:t>[2]</w:t>
      </w:r>
      <w:r w:rsidRPr="003642D4">
        <w:rPr>
          <w:noProof/>
          <w:szCs w:val="24"/>
        </w:rPr>
        <w:tab/>
        <w:t xml:space="preserve">V. C. Hardita and E. W. Sholeha, “Penerapan Kombinasi Metode Vigenere Cipher, Caesar Cipher Dan Simbol Baca Dalam Mengamankan Pesan,” </w:t>
      </w:r>
      <w:r w:rsidRPr="003642D4">
        <w:rPr>
          <w:i/>
          <w:iCs/>
          <w:noProof/>
          <w:szCs w:val="24"/>
        </w:rPr>
        <w:t>J. SAINTEKOM</w:t>
      </w:r>
      <w:r w:rsidRPr="003642D4">
        <w:rPr>
          <w:noProof/>
          <w:szCs w:val="24"/>
        </w:rPr>
        <w:t>, vol. 11, no. 1, pp. 34–43, 2021, doi: 10.33020/saintekom.v11i1.202.</w:t>
      </w:r>
    </w:p>
    <w:p w:rsidR="00176DEC" w:rsidRPr="003642D4" w:rsidRDefault="00176DEC" w:rsidP="00176DEC">
      <w:pPr>
        <w:widowControl w:val="0"/>
        <w:autoSpaceDE w:val="0"/>
        <w:autoSpaceDN w:val="0"/>
        <w:adjustRightInd w:val="0"/>
        <w:ind w:left="640" w:hanging="640"/>
        <w:rPr>
          <w:noProof/>
          <w:szCs w:val="24"/>
        </w:rPr>
      </w:pPr>
      <w:r w:rsidRPr="003642D4">
        <w:rPr>
          <w:noProof/>
          <w:szCs w:val="24"/>
        </w:rPr>
        <w:t>[3]</w:t>
      </w:r>
      <w:r w:rsidRPr="003642D4">
        <w:rPr>
          <w:noProof/>
          <w:szCs w:val="24"/>
        </w:rPr>
        <w:tab/>
        <w:t>S. S. Informasi, F. Teknik, U. Pamulang, J. P. No, and K. Tangerang, “IMPLEMENTASI ALGORITMA VIGENERE CHIPER DAN LEAST SIGNIFICANT BIT ( LSB ) UNTUK MENYEMBUNYIKAN,” vol. XVI, no. 2, pp. 42–53.</w:t>
      </w:r>
    </w:p>
    <w:p w:rsidR="00176DEC" w:rsidRPr="003642D4" w:rsidRDefault="00176DEC" w:rsidP="00176DEC">
      <w:pPr>
        <w:widowControl w:val="0"/>
        <w:autoSpaceDE w:val="0"/>
        <w:autoSpaceDN w:val="0"/>
        <w:adjustRightInd w:val="0"/>
        <w:ind w:left="640" w:hanging="640"/>
        <w:rPr>
          <w:noProof/>
          <w:szCs w:val="24"/>
        </w:rPr>
      </w:pPr>
      <w:r w:rsidRPr="003642D4">
        <w:rPr>
          <w:noProof/>
          <w:szCs w:val="24"/>
        </w:rPr>
        <w:t>[4]</w:t>
      </w:r>
      <w:r w:rsidRPr="003642D4">
        <w:rPr>
          <w:noProof/>
          <w:szCs w:val="24"/>
        </w:rPr>
        <w:tab/>
        <w:t xml:space="preserve">M. I. Afand and Nurhayati, “Implementasi Algoritma Vigenere Cipher Dan Atbash Cipher Untuk Keamanan Teks Pada Aplikasi Catatan Berbasis Android,” </w:t>
      </w:r>
      <w:r w:rsidRPr="003642D4">
        <w:rPr>
          <w:i/>
          <w:iCs/>
          <w:noProof/>
          <w:szCs w:val="24"/>
        </w:rPr>
        <w:t>30. IT J.</w:t>
      </w:r>
      <w:r w:rsidRPr="003642D4">
        <w:rPr>
          <w:noProof/>
          <w:szCs w:val="24"/>
        </w:rPr>
        <w:t>, vol. 8, no. 1, pp. 2252–746, 2020.</w:t>
      </w:r>
    </w:p>
    <w:p w:rsidR="00176DEC" w:rsidRPr="003642D4" w:rsidRDefault="00176DEC" w:rsidP="00176DEC">
      <w:pPr>
        <w:widowControl w:val="0"/>
        <w:autoSpaceDE w:val="0"/>
        <w:autoSpaceDN w:val="0"/>
        <w:adjustRightInd w:val="0"/>
        <w:ind w:left="640" w:hanging="640"/>
        <w:rPr>
          <w:noProof/>
          <w:szCs w:val="24"/>
        </w:rPr>
      </w:pPr>
      <w:r w:rsidRPr="003642D4">
        <w:rPr>
          <w:noProof/>
          <w:szCs w:val="24"/>
        </w:rPr>
        <w:t>[5]</w:t>
      </w:r>
      <w:r w:rsidRPr="003642D4">
        <w:rPr>
          <w:noProof/>
          <w:szCs w:val="24"/>
        </w:rPr>
        <w:tab/>
        <w:t xml:space="preserve">M. Siregar, H. F., Siregar, Y. H., &amp; Melani, “Perancangan Aplikasi Komik Hadist Berbasis Multimedia Helmi,” </w:t>
      </w:r>
      <w:r w:rsidRPr="003642D4">
        <w:rPr>
          <w:i/>
          <w:iCs/>
          <w:noProof/>
          <w:szCs w:val="24"/>
        </w:rPr>
        <w:t>JurTI (Jurnal Teknol. Informasi),</w:t>
      </w:r>
      <w:r w:rsidRPr="003642D4">
        <w:rPr>
          <w:noProof/>
          <w:szCs w:val="24"/>
        </w:rPr>
        <w:t xml:space="preserve"> vol. 2, no. 2, pp. 113–121, 2018.</w:t>
      </w:r>
    </w:p>
    <w:p w:rsidR="00176DEC" w:rsidRPr="003642D4" w:rsidRDefault="00176DEC" w:rsidP="00176DEC">
      <w:pPr>
        <w:widowControl w:val="0"/>
        <w:autoSpaceDE w:val="0"/>
        <w:autoSpaceDN w:val="0"/>
        <w:adjustRightInd w:val="0"/>
        <w:ind w:left="640" w:hanging="640"/>
        <w:rPr>
          <w:noProof/>
          <w:szCs w:val="24"/>
        </w:rPr>
      </w:pPr>
      <w:r w:rsidRPr="003642D4">
        <w:rPr>
          <w:noProof/>
          <w:szCs w:val="24"/>
        </w:rPr>
        <w:t>[6]</w:t>
      </w:r>
      <w:r w:rsidRPr="003642D4">
        <w:rPr>
          <w:noProof/>
          <w:szCs w:val="24"/>
        </w:rPr>
        <w:tab/>
        <w:t xml:space="preserve">M. S. Novendri, A. Saputra, and C. E. Firman, “Aplikasi Inventaris Barang Pada MTS Nurul Islam Dumai Menggunakan PHP Dan MySQL,” </w:t>
      </w:r>
      <w:r w:rsidRPr="003642D4">
        <w:rPr>
          <w:i/>
          <w:iCs/>
          <w:noProof/>
          <w:szCs w:val="24"/>
        </w:rPr>
        <w:t>Lentera Dumai</w:t>
      </w:r>
      <w:r w:rsidRPr="003642D4">
        <w:rPr>
          <w:noProof/>
          <w:szCs w:val="24"/>
        </w:rPr>
        <w:t>, vol. 10, no. 2, pp. 46–57, 2019.</w:t>
      </w:r>
    </w:p>
    <w:p w:rsidR="00176DEC" w:rsidRPr="003642D4" w:rsidRDefault="00176DEC" w:rsidP="00176DEC">
      <w:pPr>
        <w:widowControl w:val="0"/>
        <w:autoSpaceDE w:val="0"/>
        <w:autoSpaceDN w:val="0"/>
        <w:adjustRightInd w:val="0"/>
        <w:ind w:left="640" w:hanging="640"/>
        <w:rPr>
          <w:noProof/>
          <w:szCs w:val="24"/>
        </w:rPr>
      </w:pPr>
      <w:r w:rsidRPr="003642D4">
        <w:rPr>
          <w:noProof/>
          <w:szCs w:val="24"/>
        </w:rPr>
        <w:t>[7]</w:t>
      </w:r>
      <w:r w:rsidRPr="003642D4">
        <w:rPr>
          <w:noProof/>
          <w:szCs w:val="24"/>
        </w:rPr>
        <w:tab/>
        <w:t xml:space="preserve">N. Laila and A. S. R. Sinaga, “Implementasi Steganografi LSB Dengan Enkripsi Vigenere Cipher Pada Citra,” </w:t>
      </w:r>
      <w:r w:rsidRPr="003642D4">
        <w:rPr>
          <w:i/>
          <w:iCs/>
          <w:noProof/>
          <w:szCs w:val="24"/>
        </w:rPr>
        <w:t>Sci.  Comput. Sci. Informatics J.</w:t>
      </w:r>
      <w:r w:rsidRPr="003642D4">
        <w:rPr>
          <w:noProof/>
          <w:szCs w:val="24"/>
        </w:rPr>
        <w:t>, vol. 1, no. 2, p. 47, 2019, doi: 10.22487/j26204118.2018.v1.i2.11221.</w:t>
      </w:r>
    </w:p>
    <w:p w:rsidR="00176DEC" w:rsidRPr="003642D4" w:rsidRDefault="00176DEC" w:rsidP="00176DEC">
      <w:pPr>
        <w:widowControl w:val="0"/>
        <w:autoSpaceDE w:val="0"/>
        <w:autoSpaceDN w:val="0"/>
        <w:adjustRightInd w:val="0"/>
        <w:ind w:left="640" w:hanging="640"/>
        <w:rPr>
          <w:noProof/>
          <w:szCs w:val="24"/>
        </w:rPr>
      </w:pPr>
      <w:r w:rsidRPr="003642D4">
        <w:rPr>
          <w:noProof/>
          <w:szCs w:val="24"/>
        </w:rPr>
        <w:t>[8]</w:t>
      </w:r>
      <w:r w:rsidRPr="003642D4">
        <w:rPr>
          <w:noProof/>
          <w:szCs w:val="24"/>
        </w:rPr>
        <w:tab/>
        <w:t xml:space="preserve">N. Azis, “Perancangan Aplikasi Enkripsi Dekripsi Menggunakan Metode Caesar Chiper dan Operasi XOR,” </w:t>
      </w:r>
      <w:r w:rsidRPr="003642D4">
        <w:rPr>
          <w:i/>
          <w:iCs/>
          <w:noProof/>
          <w:szCs w:val="24"/>
        </w:rPr>
        <w:t>Ikraith-Informatika</w:t>
      </w:r>
      <w:r w:rsidRPr="003642D4">
        <w:rPr>
          <w:noProof/>
          <w:szCs w:val="24"/>
        </w:rPr>
        <w:t>, vol. 2, no. 1, pp. 72–80, 2018.</w:t>
      </w:r>
    </w:p>
    <w:p w:rsidR="00176DEC" w:rsidRPr="003642D4" w:rsidRDefault="00176DEC" w:rsidP="00176DEC">
      <w:pPr>
        <w:widowControl w:val="0"/>
        <w:autoSpaceDE w:val="0"/>
        <w:autoSpaceDN w:val="0"/>
        <w:adjustRightInd w:val="0"/>
        <w:ind w:left="640" w:hanging="640"/>
        <w:rPr>
          <w:noProof/>
          <w:szCs w:val="24"/>
        </w:rPr>
      </w:pPr>
      <w:r w:rsidRPr="003642D4">
        <w:rPr>
          <w:noProof/>
          <w:szCs w:val="24"/>
        </w:rPr>
        <w:t>[9]</w:t>
      </w:r>
      <w:r w:rsidRPr="003642D4">
        <w:rPr>
          <w:noProof/>
          <w:szCs w:val="24"/>
        </w:rPr>
        <w:tab/>
        <w:t xml:space="preserve">A. Amrulloh and E. I. H. Ujianto, “Kriptografi Simetris Menggunakan Algoritma Vigenere Cipher,” </w:t>
      </w:r>
      <w:r w:rsidRPr="003642D4">
        <w:rPr>
          <w:i/>
          <w:iCs/>
          <w:noProof/>
          <w:szCs w:val="24"/>
        </w:rPr>
        <w:t>J. CoreIT</w:t>
      </w:r>
      <w:r w:rsidRPr="003642D4">
        <w:rPr>
          <w:noProof/>
          <w:szCs w:val="24"/>
        </w:rPr>
        <w:t>, vol. 5, no. 2, pp. 71–77, 2019.</w:t>
      </w:r>
    </w:p>
    <w:p w:rsidR="00176DEC" w:rsidRPr="003642D4" w:rsidRDefault="00176DEC" w:rsidP="00176DEC">
      <w:pPr>
        <w:widowControl w:val="0"/>
        <w:autoSpaceDE w:val="0"/>
        <w:autoSpaceDN w:val="0"/>
        <w:adjustRightInd w:val="0"/>
        <w:ind w:left="640" w:hanging="640"/>
        <w:rPr>
          <w:noProof/>
          <w:szCs w:val="24"/>
        </w:rPr>
      </w:pPr>
      <w:r w:rsidRPr="003642D4">
        <w:rPr>
          <w:noProof/>
          <w:szCs w:val="24"/>
        </w:rPr>
        <w:t>[10]</w:t>
      </w:r>
      <w:r w:rsidRPr="003642D4">
        <w:rPr>
          <w:noProof/>
          <w:szCs w:val="24"/>
        </w:rPr>
        <w:tab/>
        <w:t xml:space="preserve">Marlina, Masnur, and M. Dirga.F, “Aplikasi E-Learning Siswa Smk Berbasis Web,” </w:t>
      </w:r>
      <w:r w:rsidRPr="003642D4">
        <w:rPr>
          <w:i/>
          <w:iCs/>
          <w:noProof/>
          <w:szCs w:val="24"/>
        </w:rPr>
        <w:t>J. SINTAKS Log. Vol.</w:t>
      </w:r>
      <w:r w:rsidRPr="003642D4">
        <w:rPr>
          <w:noProof/>
          <w:szCs w:val="24"/>
        </w:rPr>
        <w:t>, vol. 1, no. 1, pp. 2775–412, 2021.</w:t>
      </w:r>
    </w:p>
    <w:p w:rsidR="00176DEC" w:rsidRPr="003642D4" w:rsidRDefault="00176DEC" w:rsidP="00176DEC">
      <w:pPr>
        <w:widowControl w:val="0"/>
        <w:autoSpaceDE w:val="0"/>
        <w:autoSpaceDN w:val="0"/>
        <w:adjustRightInd w:val="0"/>
        <w:ind w:left="640" w:hanging="640"/>
        <w:rPr>
          <w:noProof/>
          <w:szCs w:val="24"/>
        </w:rPr>
      </w:pPr>
      <w:r w:rsidRPr="003642D4">
        <w:rPr>
          <w:noProof/>
          <w:szCs w:val="24"/>
        </w:rPr>
        <w:t>[11]</w:t>
      </w:r>
      <w:r w:rsidRPr="003642D4">
        <w:rPr>
          <w:noProof/>
          <w:szCs w:val="24"/>
        </w:rPr>
        <w:tab/>
        <w:t xml:space="preserve">J. Karman and A. Nurhasan, “Perancangan Sistem Keamanan Data Inventory Barang Di Toko Nanda Berbasis Web Menggunakan Metode Kriptografi Vigenere Cipher,” </w:t>
      </w:r>
      <w:r w:rsidRPr="003642D4">
        <w:rPr>
          <w:i/>
          <w:iCs/>
          <w:noProof/>
          <w:szCs w:val="24"/>
        </w:rPr>
        <w:t>J. Teknol. Inf. MURA</w:t>
      </w:r>
      <w:r w:rsidRPr="003642D4">
        <w:rPr>
          <w:noProof/>
          <w:szCs w:val="24"/>
        </w:rPr>
        <w:t>, vol. 11, no. 1, pp. 29–36, 2019, doi: 10.32767/jti.v11i1.451.</w:t>
      </w:r>
    </w:p>
    <w:p w:rsidR="00176DEC" w:rsidRPr="003642D4" w:rsidRDefault="00176DEC" w:rsidP="00176DEC">
      <w:pPr>
        <w:widowControl w:val="0"/>
        <w:autoSpaceDE w:val="0"/>
        <w:autoSpaceDN w:val="0"/>
        <w:adjustRightInd w:val="0"/>
        <w:ind w:left="640" w:hanging="640"/>
        <w:rPr>
          <w:noProof/>
          <w:szCs w:val="24"/>
        </w:rPr>
      </w:pPr>
      <w:r w:rsidRPr="003642D4">
        <w:rPr>
          <w:noProof/>
          <w:szCs w:val="24"/>
        </w:rPr>
        <w:t>[12]</w:t>
      </w:r>
      <w:r w:rsidRPr="003642D4">
        <w:rPr>
          <w:noProof/>
          <w:szCs w:val="24"/>
        </w:rPr>
        <w:tab/>
        <w:t xml:space="preserve">A. Z. Hasibuan, M. S. Asih, and H. Harahap, “Penerapan QR Code dan Vigenere Cipher Dalam Sistem Pelaporan Juru Parkir Ilegal,” </w:t>
      </w:r>
      <w:r w:rsidRPr="003642D4">
        <w:rPr>
          <w:i/>
          <w:iCs/>
          <w:noProof/>
          <w:szCs w:val="24"/>
        </w:rPr>
        <w:t>J. Sist. Inf.</w:t>
      </w:r>
      <w:r w:rsidRPr="003642D4">
        <w:rPr>
          <w:noProof/>
          <w:szCs w:val="24"/>
        </w:rPr>
        <w:t>, vol. 5341, no. April, pp. 2579–5341, 2019.</w:t>
      </w:r>
    </w:p>
    <w:p w:rsidR="00176DEC" w:rsidRPr="003642D4" w:rsidRDefault="00176DEC" w:rsidP="00176DEC">
      <w:pPr>
        <w:widowControl w:val="0"/>
        <w:autoSpaceDE w:val="0"/>
        <w:autoSpaceDN w:val="0"/>
        <w:adjustRightInd w:val="0"/>
        <w:ind w:left="640" w:hanging="640"/>
        <w:rPr>
          <w:noProof/>
          <w:szCs w:val="24"/>
        </w:rPr>
      </w:pPr>
      <w:r w:rsidRPr="003642D4">
        <w:rPr>
          <w:noProof/>
          <w:szCs w:val="24"/>
        </w:rPr>
        <w:t>[13]</w:t>
      </w:r>
      <w:r w:rsidRPr="003642D4">
        <w:rPr>
          <w:noProof/>
          <w:szCs w:val="24"/>
        </w:rPr>
        <w:tab/>
        <w:t xml:space="preserve">D. R. P. Hafiz Benizar, “RANCANG BANGUN SISTEM INFORMASI LAPORAN PENGAWASAN PROYEK BERBASIS WEB PADA PT.HUTAN ALAM,” </w:t>
      </w:r>
      <w:r w:rsidRPr="003642D4">
        <w:rPr>
          <w:i/>
          <w:iCs/>
          <w:noProof/>
          <w:szCs w:val="24"/>
        </w:rPr>
        <w:t>J. Manaj. Inform.</w:t>
      </w:r>
      <w:r w:rsidRPr="003642D4">
        <w:rPr>
          <w:noProof/>
          <w:szCs w:val="24"/>
        </w:rPr>
        <w:t>, vol. 7, no. 1, pp. 11–20, 2017.</w:t>
      </w:r>
    </w:p>
    <w:p w:rsidR="00176DEC" w:rsidRPr="003642D4" w:rsidRDefault="00176DEC" w:rsidP="00176DEC">
      <w:pPr>
        <w:widowControl w:val="0"/>
        <w:autoSpaceDE w:val="0"/>
        <w:autoSpaceDN w:val="0"/>
        <w:adjustRightInd w:val="0"/>
        <w:ind w:left="640" w:hanging="640"/>
        <w:rPr>
          <w:noProof/>
          <w:szCs w:val="24"/>
        </w:rPr>
      </w:pPr>
      <w:r w:rsidRPr="003642D4">
        <w:rPr>
          <w:noProof/>
          <w:szCs w:val="24"/>
        </w:rPr>
        <w:t>[14]</w:t>
      </w:r>
      <w:r w:rsidRPr="003642D4">
        <w:rPr>
          <w:noProof/>
          <w:szCs w:val="24"/>
        </w:rPr>
        <w:tab/>
        <w:t xml:space="preserve">M. T. Ely Rosely, Ir., M.B.S. Supriadi, Rd. Yayuana Sabrina Asniar, S.T., “Aplikasi Pengelolaan Pelelangan Jasa Konstruksi Bangunan di Kantor Zidam III Siliwangi,” </w:t>
      </w:r>
      <w:r w:rsidRPr="003642D4">
        <w:rPr>
          <w:i/>
          <w:iCs/>
          <w:noProof/>
          <w:szCs w:val="24"/>
        </w:rPr>
        <w:t>J. Teknol. Inf.</w:t>
      </w:r>
      <w:r w:rsidRPr="003642D4">
        <w:rPr>
          <w:noProof/>
          <w:szCs w:val="24"/>
        </w:rPr>
        <w:t>, vol. 2, no. 2, pp. 45–50, 2015.</w:t>
      </w:r>
    </w:p>
    <w:p w:rsidR="00176DEC" w:rsidRPr="003642D4" w:rsidRDefault="00176DEC" w:rsidP="00176DEC">
      <w:pPr>
        <w:widowControl w:val="0"/>
        <w:autoSpaceDE w:val="0"/>
        <w:autoSpaceDN w:val="0"/>
        <w:adjustRightInd w:val="0"/>
        <w:ind w:left="640" w:hanging="640"/>
        <w:rPr>
          <w:noProof/>
          <w:szCs w:val="24"/>
        </w:rPr>
      </w:pPr>
      <w:r w:rsidRPr="003642D4">
        <w:rPr>
          <w:noProof/>
          <w:szCs w:val="24"/>
        </w:rPr>
        <w:t>[15]</w:t>
      </w:r>
      <w:r w:rsidRPr="003642D4">
        <w:rPr>
          <w:noProof/>
          <w:szCs w:val="24"/>
        </w:rPr>
        <w:tab/>
        <w:t xml:space="preserve">R. R. Widagdo and M. S. A.K.T Dundu, “PERANCANGAN SISTEM INFORMASI MANAJEMEN BERBASIS WEBSITE DALAM PROYEK KONSTRUKSI (STUDI KASUS : PEMBANGUNAN KANTOR MAKODAM 13 MERDEKA DI MANADO),” </w:t>
      </w:r>
      <w:r w:rsidRPr="003642D4">
        <w:rPr>
          <w:i/>
          <w:iCs/>
          <w:noProof/>
          <w:szCs w:val="24"/>
        </w:rPr>
        <w:t>J. Sipil Statik</w:t>
      </w:r>
      <w:r w:rsidRPr="003642D4">
        <w:rPr>
          <w:noProof/>
          <w:szCs w:val="24"/>
        </w:rPr>
        <w:t>, vol. 3, no. 11, pp. 767–774, 2015.</w:t>
      </w:r>
    </w:p>
    <w:p w:rsidR="00176DEC" w:rsidRPr="003642D4" w:rsidRDefault="00176DEC" w:rsidP="00176DEC">
      <w:pPr>
        <w:widowControl w:val="0"/>
        <w:autoSpaceDE w:val="0"/>
        <w:autoSpaceDN w:val="0"/>
        <w:adjustRightInd w:val="0"/>
        <w:ind w:left="640" w:hanging="640"/>
        <w:rPr>
          <w:noProof/>
        </w:rPr>
      </w:pPr>
      <w:r w:rsidRPr="003642D4">
        <w:rPr>
          <w:noProof/>
          <w:szCs w:val="24"/>
        </w:rPr>
        <w:t>[16]</w:t>
      </w:r>
      <w:r w:rsidRPr="003642D4">
        <w:rPr>
          <w:noProof/>
          <w:szCs w:val="24"/>
        </w:rPr>
        <w:tab/>
        <w:t xml:space="preserve">A. . Rosa and M. Shalahuddin, </w:t>
      </w:r>
      <w:r w:rsidRPr="003642D4">
        <w:rPr>
          <w:i/>
          <w:iCs/>
          <w:noProof/>
          <w:szCs w:val="24"/>
        </w:rPr>
        <w:t>Rekayasa Perangkat Lunak Terstruktur dan berorientasi Objek</w:t>
      </w:r>
      <w:r w:rsidRPr="003642D4">
        <w:rPr>
          <w:noProof/>
          <w:szCs w:val="24"/>
        </w:rPr>
        <w:t>. Bandung: Informatika, 2018.</w:t>
      </w:r>
    </w:p>
    <w:p w:rsidR="00176DEC" w:rsidRPr="00176DEC" w:rsidRDefault="00176DEC" w:rsidP="00176DEC">
      <w:r>
        <w:lastRenderedPageBreak/>
        <w:fldChar w:fldCharType="end"/>
      </w:r>
    </w:p>
    <w:sectPr w:rsidR="00176DEC" w:rsidRPr="00176DEC" w:rsidSect="00176DEC">
      <w:headerReference w:type="default" r:id="rId21"/>
      <w:footerReference w:type="default" r:id="rId22"/>
      <w:type w:val="continuous"/>
      <w:pgSz w:w="11906" w:h="16838" w:code="9"/>
      <w:pgMar w:top="1701" w:right="1701" w:bottom="1701" w:left="1701" w:header="851"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A11D0" w:rsidRDefault="00FA11D0" w:rsidP="007D1230">
      <w:r>
        <w:separator/>
      </w:r>
    </w:p>
  </w:endnote>
  <w:endnote w:type="continuationSeparator" w:id="0">
    <w:p w:rsidR="00FA11D0" w:rsidRDefault="00FA11D0"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3FDB" w:rsidRDefault="00643FDB" w:rsidP="00643FDB">
    <w:pPr>
      <w:jc w:val="right"/>
      <w:rPr>
        <w:rFonts w:cstheme="minorHAnsi"/>
        <w:color w:val="000000" w:themeColor="text1"/>
        <w:sz w:val="18"/>
        <w:szCs w:val="18"/>
      </w:rPr>
    </w:pPr>
    <w:r>
      <w:rPr>
        <w:rFonts w:cstheme="minorHAnsi"/>
        <w:b/>
        <w:bCs/>
        <w:color w:val="000000" w:themeColor="text1"/>
        <w:sz w:val="18"/>
        <w:szCs w:val="18"/>
      </w:rPr>
      <w:t>Nama Mahasisw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rsidR="004A4A45">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End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176DEC">
          <w:rPr>
            <w:rFonts w:cstheme="minorHAnsi"/>
            <w:noProof/>
            <w:color w:val="000000" w:themeColor="text1"/>
            <w:sz w:val="18"/>
            <w:szCs w:val="18"/>
          </w:rPr>
          <w:t>1</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7D1230" w:rsidRDefault="007D1230" w:rsidP="00F5670A">
    <w:pPr>
      <w:pStyle w:val="Footer"/>
      <w:ind w:left="-28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4A45" w:rsidRDefault="004A4A45" w:rsidP="004A4A45">
    <w:pPr>
      <w:jc w:val="right"/>
      <w:rPr>
        <w:rFonts w:cstheme="minorHAnsi"/>
        <w:color w:val="000000" w:themeColor="text1"/>
        <w:sz w:val="18"/>
        <w:szCs w:val="18"/>
      </w:rPr>
    </w:pPr>
    <w:r>
      <w:rPr>
        <w:rFonts w:cstheme="minorHAnsi"/>
        <w:b/>
        <w:bCs/>
        <w:color w:val="000000" w:themeColor="text1"/>
        <w:sz w:val="18"/>
        <w:szCs w:val="18"/>
      </w:rPr>
      <w:t>Nama Mahasisw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End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176DEC">
          <w:rPr>
            <w:rFonts w:cstheme="minorHAnsi"/>
            <w:noProof/>
            <w:color w:val="000000" w:themeColor="text1"/>
            <w:sz w:val="18"/>
            <w:szCs w:val="18"/>
          </w:rPr>
          <w:t>2</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7D1230" w:rsidRDefault="004A4A45" w:rsidP="00F5670A">
    <w:pPr>
      <w:pStyle w:val="Footer"/>
      <w:ind w:left="-284"/>
    </w:pPr>
    <w: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9132093"/>
      <w:docPartObj>
        <w:docPartGallery w:val="Page Numbers (Bottom of Page)"/>
        <w:docPartUnique/>
      </w:docPartObj>
    </w:sdtPr>
    <w:sdtEndPr>
      <w:rPr>
        <w:noProof/>
      </w:rPr>
    </w:sdtEndPr>
    <w:sdtContent>
      <w:p w:rsidR="00176DEC" w:rsidRPr="008B5CD4" w:rsidRDefault="00176DEC" w:rsidP="008B5CD4">
        <w:pPr>
          <w:pStyle w:val="Footer"/>
          <w:jc w:val="center"/>
        </w:pPr>
        <w:r>
          <w:fldChar w:fldCharType="begin"/>
        </w:r>
        <w:r>
          <w:instrText xml:space="preserve"> PAGE   \* MERGEFORMAT </w:instrText>
        </w:r>
        <w:r>
          <w:fldChar w:fldCharType="separate"/>
        </w:r>
        <w:r>
          <w:rPr>
            <w:noProof/>
          </w:rPr>
          <w:t>1</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6DEC" w:rsidRPr="008B5CD4" w:rsidRDefault="00176DEC" w:rsidP="008B5CD4">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2968921"/>
      <w:docPartObj>
        <w:docPartGallery w:val="Page Numbers (Bottom of Page)"/>
        <w:docPartUnique/>
      </w:docPartObj>
    </w:sdtPr>
    <w:sdtEndPr>
      <w:rPr>
        <w:noProof/>
      </w:rPr>
    </w:sdtEndPr>
    <w:sdtContent>
      <w:p w:rsidR="00176DEC" w:rsidRDefault="00176DEC">
        <w:pPr>
          <w:pStyle w:val="Footer"/>
          <w:jc w:val="center"/>
        </w:pPr>
        <w:r>
          <w:fldChar w:fldCharType="begin"/>
        </w:r>
        <w:r>
          <w:instrText xml:space="preserve"> PAGE   \* MERGEFORMAT </w:instrText>
        </w:r>
        <w:r>
          <w:fldChar w:fldCharType="separate"/>
        </w:r>
        <w:r>
          <w:rPr>
            <w:noProof/>
          </w:rPr>
          <w:t>6</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A11D0" w:rsidRDefault="00FA11D0" w:rsidP="007D1230">
      <w:r>
        <w:separator/>
      </w:r>
    </w:p>
  </w:footnote>
  <w:footnote w:type="continuationSeparator" w:id="0">
    <w:p w:rsidR="00FA11D0" w:rsidRDefault="00FA11D0"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230" w:rsidRPr="00FF7662" w:rsidRDefault="00643FDB"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8240" behindDoc="0" locked="0" layoutInCell="1" allowOverlap="1">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FF7662" w:rsidRPr="003321ED">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230" w:rsidRPr="00C252F2" w:rsidRDefault="004A4A45"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9264" behindDoc="0" locked="0" layoutInCell="1" allowOverlap="1" wp14:anchorId="2A5DE8DA" wp14:editId="6FBAC623">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C252F2" w:rsidRPr="003321ED">
      <w:rPr>
        <w:b/>
        <w:sz w:val="22"/>
        <w:szCs w:val="22"/>
        <w:lang w:val="id-ID"/>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6DEC" w:rsidRDefault="00176DEC" w:rsidP="0065151C">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951023"/>
      <w:docPartObj>
        <w:docPartGallery w:val="Page Numbers (Top of Page)"/>
        <w:docPartUnique/>
      </w:docPartObj>
    </w:sdtPr>
    <w:sdtEndPr>
      <w:rPr>
        <w:noProof/>
      </w:rPr>
    </w:sdtEndPr>
    <w:sdtContent>
      <w:p w:rsidR="00176DEC" w:rsidRDefault="00176DE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176DEC" w:rsidRDefault="00176DEC" w:rsidP="0065151C">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6DEC" w:rsidRDefault="00176DEC">
    <w:pPr>
      <w:pStyle w:val="Header"/>
      <w:jc w:val="right"/>
    </w:pPr>
  </w:p>
  <w:p w:rsidR="00176DEC" w:rsidRDefault="00176DE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F052E22"/>
    <w:multiLevelType w:val="hybridMultilevel"/>
    <w:tmpl w:val="19E83546"/>
    <w:lvl w:ilvl="0" w:tplc="99EA51AE">
      <w:start w:val="1"/>
      <w:numFmt w:val="decimal"/>
      <w:pStyle w:val="Gambar3"/>
      <w:lvlText w:val="Gambar %1"/>
      <w:lvlJc w:val="left"/>
      <w:pPr>
        <w:ind w:left="2628" w:hanging="360"/>
      </w:pPr>
      <w:rPr>
        <w:rFonts w:ascii="Times New Roman" w:hAnsi="Times New Roman" w:cs="Times New Roman" w:hint="default"/>
        <w:b/>
        <w:bCs/>
        <w:i w:val="0"/>
        <w:color w:val="000000"/>
        <w:spacing w:val="0"/>
        <w:w w:val="100"/>
        <w:sz w:val="24"/>
        <w:szCs w:val="22"/>
        <w:lang w:val="id-ID" w:eastAsia="en-US" w:bidi="ar-S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2BCA2720"/>
    <w:multiLevelType w:val="hybridMultilevel"/>
    <w:tmpl w:val="CE46D592"/>
    <w:lvl w:ilvl="0" w:tplc="AF28228C">
      <w:start w:val="1"/>
      <w:numFmt w:val="lowerLetter"/>
      <w:lvlText w:val="%1."/>
      <w:lvlJc w:val="left"/>
      <w:pPr>
        <w:ind w:left="1440" w:hanging="360"/>
      </w:pPr>
      <w:rPr>
        <w:rFonts w:ascii="Times New Roman" w:hAnsi="Times New Roman"/>
        <w:b/>
        <w:i w:val="0"/>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8">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24669F6"/>
    <w:multiLevelType w:val="hybridMultilevel"/>
    <w:tmpl w:val="B2B41F0C"/>
    <w:lvl w:ilvl="0" w:tplc="9A24F7DA">
      <w:start w:val="1"/>
      <w:numFmt w:val="decimal"/>
      <w:lvlText w:val="%1."/>
      <w:lvlJc w:val="left"/>
      <w:pPr>
        <w:ind w:left="1287" w:hanging="360"/>
      </w:pPr>
      <w:rPr>
        <w:rFonts w:ascii="Times New Roman" w:hAnsi="Times New Roman" w:cs="Arial" w:hint="default"/>
        <w:b w:val="0"/>
        <w:i w:val="0"/>
        <w:spacing w:val="0"/>
        <w:w w:val="100"/>
        <w:sz w:val="22"/>
        <w:szCs w:val="2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BA9097D"/>
    <w:multiLevelType w:val="hybridMultilevel"/>
    <w:tmpl w:val="8B7A6FD0"/>
    <w:lvl w:ilvl="0" w:tplc="FFC6E4D0">
      <w:start w:val="2"/>
      <w:numFmt w:val="upperLetter"/>
      <w:lvlText w:val="%1."/>
      <w:lvlJc w:val="left"/>
      <w:pPr>
        <w:ind w:left="720" w:hanging="360"/>
      </w:pPr>
      <w:rPr>
        <w:rFonts w:hint="default"/>
        <w:b/>
        <w:i w:val="0"/>
      </w:rPr>
    </w:lvl>
    <w:lvl w:ilvl="1" w:tplc="04090019">
      <w:start w:val="1"/>
      <w:numFmt w:val="lowerLetter"/>
      <w:lvlText w:val="%2."/>
      <w:lvlJc w:val="left"/>
      <w:pPr>
        <w:ind w:left="1440" w:hanging="360"/>
      </w:pPr>
    </w:lvl>
    <w:lvl w:ilvl="2" w:tplc="04210011">
      <w:start w:val="1"/>
      <w:numFmt w:val="decimal"/>
      <w:lvlText w:val="%3)"/>
      <w:lvlJc w:val="left"/>
      <w:pPr>
        <w:ind w:left="2340" w:hanging="360"/>
      </w:pPr>
      <w:rPr>
        <w:rFonts w:hint="default"/>
        <w:i w:val="0"/>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958A68C8">
      <w:start w:val="2"/>
      <w:numFmt w:val="decimal"/>
      <w:lvlText w:val="%6"/>
      <w:lvlJc w:val="left"/>
      <w:pPr>
        <w:ind w:left="4500" w:hanging="360"/>
      </w:pPr>
      <w:rPr>
        <w:rFonts w:hint="default"/>
      </w:rPr>
    </w:lvl>
    <w:lvl w:ilvl="6" w:tplc="5E7E8C16">
      <w:start w:val="1"/>
      <w:numFmt w:val="decimal"/>
      <w:lvlText w:val="%7)"/>
      <w:lvlJc w:val="left"/>
      <w:pPr>
        <w:ind w:left="5040" w:hanging="360"/>
      </w:pPr>
      <w:rPr>
        <w:rFonts w:hint="default"/>
        <w:i w:val="0"/>
      </w:rPr>
    </w:lvl>
    <w:lvl w:ilvl="7" w:tplc="14F0C1BC">
      <w:start w:val="1"/>
      <w:numFmt w:val="bullet"/>
      <w:lvlText w:val="-"/>
      <w:lvlJc w:val="left"/>
      <w:pPr>
        <w:ind w:left="5760" w:hanging="360"/>
      </w:pPr>
      <w:rPr>
        <w:rFonts w:ascii="Times New Roman" w:eastAsiaTheme="minorHAnsi" w:hAnsi="Times New Roman" w:cs="Times New Roman" w:hint="default"/>
        <w:b/>
      </w:rPr>
    </w:lvl>
    <w:lvl w:ilvl="8" w:tplc="0409001B" w:tentative="1">
      <w:start w:val="1"/>
      <w:numFmt w:val="lowerRoman"/>
      <w:lvlText w:val="%9."/>
      <w:lvlJc w:val="right"/>
      <w:pPr>
        <w:ind w:left="6480" w:hanging="180"/>
      </w:pPr>
    </w:lvl>
  </w:abstractNum>
  <w:abstractNum w:abstractNumId="15">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DB24041"/>
    <w:multiLevelType w:val="hybridMultilevel"/>
    <w:tmpl w:val="3A0EB8C6"/>
    <w:lvl w:ilvl="0" w:tplc="302A13EA">
      <w:start w:val="1"/>
      <w:numFmt w:val="decimal"/>
      <w:lvlText w:val="2.%1"/>
      <w:lvlJc w:val="left"/>
      <w:pPr>
        <w:ind w:left="720" w:hanging="360"/>
      </w:pPr>
      <w:rPr>
        <w:rFonts w:ascii="Times New Roman" w:hAnsi="Times New Roman" w:cs="Times New Roman" w:hint="default"/>
        <w:b/>
        <w:bCs/>
        <w:i w:val="0"/>
        <w:spacing w:val="-6"/>
        <w:w w:val="99"/>
        <w:sz w:val="24"/>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E1051CC"/>
    <w:multiLevelType w:val="hybridMultilevel"/>
    <w:tmpl w:val="43E033F0"/>
    <w:lvl w:ilvl="0" w:tplc="D26294A6">
      <w:start w:val="1"/>
      <w:numFmt w:val="decimal"/>
      <w:pStyle w:val="Tabel3"/>
      <w:lvlText w:val="Tabel %1"/>
      <w:lvlJc w:val="left"/>
      <w:pPr>
        <w:ind w:left="360" w:hanging="360"/>
      </w:pPr>
      <w:rPr>
        <w:rFonts w:ascii="Times New Roman" w:hAnsi="Times New Roman" w:cs="Times New Roman" w:hint="default"/>
        <w:b/>
        <w:bCs/>
        <w:i w:val="0"/>
        <w:iCs w:val="0"/>
        <w:spacing w:val="0"/>
        <w:w w:val="100"/>
        <w:sz w:val="24"/>
        <w:szCs w:val="22"/>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nsid w:val="6ADA05D2"/>
    <w:multiLevelType w:val="hybridMultilevel"/>
    <w:tmpl w:val="B1C69FEE"/>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2">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2"/>
  </w:num>
  <w:num w:numId="2">
    <w:abstractNumId w:val="11"/>
  </w:num>
  <w:num w:numId="3">
    <w:abstractNumId w:val="4"/>
  </w:num>
  <w:num w:numId="4">
    <w:abstractNumId w:val="2"/>
  </w:num>
  <w:num w:numId="5">
    <w:abstractNumId w:val="19"/>
  </w:num>
  <w:num w:numId="6">
    <w:abstractNumId w:val="0"/>
  </w:num>
  <w:num w:numId="7">
    <w:abstractNumId w:val="1"/>
  </w:num>
  <w:num w:numId="8">
    <w:abstractNumId w:val="13"/>
  </w:num>
  <w:num w:numId="9">
    <w:abstractNumId w:val="8"/>
  </w:num>
  <w:num w:numId="10">
    <w:abstractNumId w:val="15"/>
  </w:num>
  <w:num w:numId="11">
    <w:abstractNumId w:val="12"/>
  </w:num>
  <w:num w:numId="12">
    <w:abstractNumId w:val="5"/>
  </w:num>
  <w:num w:numId="13">
    <w:abstractNumId w:val="21"/>
  </w:num>
  <w:num w:numId="14">
    <w:abstractNumId w:val="10"/>
  </w:num>
  <w:num w:numId="15">
    <w:abstractNumId w:val="20"/>
  </w:num>
  <w:num w:numId="16">
    <w:abstractNumId w:val="7"/>
  </w:num>
  <w:num w:numId="17">
    <w:abstractNumId w:val="3"/>
  </w:num>
  <w:num w:numId="18">
    <w:abstractNumId w:val="16"/>
  </w:num>
  <w:num w:numId="19">
    <w:abstractNumId w:val="6"/>
  </w:num>
  <w:num w:numId="20">
    <w:abstractNumId w:val="17"/>
  </w:num>
  <w:num w:numId="21">
    <w:abstractNumId w:val="14"/>
  </w:num>
  <w:num w:numId="22">
    <w:abstractNumId w:val="18"/>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230"/>
    <w:rsid w:val="000713F1"/>
    <w:rsid w:val="000A34D2"/>
    <w:rsid w:val="000C1D89"/>
    <w:rsid w:val="000C2422"/>
    <w:rsid w:val="000C503A"/>
    <w:rsid w:val="0017593E"/>
    <w:rsid w:val="00176DEC"/>
    <w:rsid w:val="001E2175"/>
    <w:rsid w:val="002269B6"/>
    <w:rsid w:val="00234527"/>
    <w:rsid w:val="002617A6"/>
    <w:rsid w:val="00295519"/>
    <w:rsid w:val="002B7E4E"/>
    <w:rsid w:val="002C3CB7"/>
    <w:rsid w:val="002D6036"/>
    <w:rsid w:val="002F2B2E"/>
    <w:rsid w:val="00367A63"/>
    <w:rsid w:val="00384F3B"/>
    <w:rsid w:val="003874D1"/>
    <w:rsid w:val="003966E8"/>
    <w:rsid w:val="00445866"/>
    <w:rsid w:val="004800DA"/>
    <w:rsid w:val="004A4A45"/>
    <w:rsid w:val="004D3356"/>
    <w:rsid w:val="005361D3"/>
    <w:rsid w:val="005B19D4"/>
    <w:rsid w:val="00613020"/>
    <w:rsid w:val="00617518"/>
    <w:rsid w:val="00643FDB"/>
    <w:rsid w:val="00760A24"/>
    <w:rsid w:val="00790D21"/>
    <w:rsid w:val="007D1230"/>
    <w:rsid w:val="008702A4"/>
    <w:rsid w:val="00912DE8"/>
    <w:rsid w:val="009B629B"/>
    <w:rsid w:val="00A2124E"/>
    <w:rsid w:val="00AA2A4B"/>
    <w:rsid w:val="00AC3E13"/>
    <w:rsid w:val="00C252F2"/>
    <w:rsid w:val="00C9401A"/>
    <w:rsid w:val="00D0361D"/>
    <w:rsid w:val="00D342AD"/>
    <w:rsid w:val="00D90AD6"/>
    <w:rsid w:val="00DD0E8F"/>
    <w:rsid w:val="00E100F2"/>
    <w:rsid w:val="00E4010A"/>
    <w:rsid w:val="00E77C68"/>
    <w:rsid w:val="00E87FEE"/>
    <w:rsid w:val="00E90326"/>
    <w:rsid w:val="00EA7E17"/>
    <w:rsid w:val="00ED7C05"/>
    <w:rsid w:val="00F317E7"/>
    <w:rsid w:val="00F3473E"/>
    <w:rsid w:val="00F5670A"/>
    <w:rsid w:val="00F87C9F"/>
    <w:rsid w:val="00FA11D0"/>
    <w:rsid w:val="00FE1782"/>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D0C08BD-D6B7-46B0-A89A-EAE3F3A5D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iPriority w:val="99"/>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Body of text,List Paragraph1,Body of text+1,Body of text+2,Body of text+3,List Paragraph11,Medium Grid 1 - Accent 21,Colorful List - Accent 11,sub-section,soal jawab,POINT,bab III"/>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ListParagraphChar">
    <w:name w:val="List Paragraph Char"/>
    <w:aliases w:val="Paragraf ISI Char,Body of text Char,List Paragraph1 Char,Body of text+1 Char,Body of text+2 Char,Body of text+3 Char,List Paragraph11 Char,Medium Grid 1 - Accent 21 Char,Colorful List - Accent 11 Char,sub-section Char,soal jawab Char"/>
    <w:link w:val="ListParagraph"/>
    <w:uiPriority w:val="34"/>
    <w:qFormat/>
    <w:rsid w:val="00176DEC"/>
    <w:rPr>
      <w:rFonts w:ascii="Times New Roman" w:eastAsia="Times New Roman" w:hAnsi="Times New Roman" w:cs="Times New Roman"/>
      <w:lang w:val="en-GB" w:eastAsia="en-GB"/>
    </w:rPr>
  </w:style>
  <w:style w:type="paragraph" w:customStyle="1" w:styleId="Gambar3">
    <w:name w:val="Gambar 3"/>
    <w:basedOn w:val="ListParagraph"/>
    <w:link w:val="Gambar3Char"/>
    <w:qFormat/>
    <w:rsid w:val="00176DEC"/>
    <w:pPr>
      <w:numPr>
        <w:numId w:val="17"/>
      </w:numPr>
      <w:tabs>
        <w:tab w:val="left" w:pos="3261"/>
      </w:tabs>
      <w:spacing w:line="240" w:lineRule="auto"/>
      <w:ind w:left="360"/>
      <w:jc w:val="center"/>
    </w:pPr>
    <w:rPr>
      <w:rFonts w:eastAsia="Calibri"/>
      <w:color w:val="000000"/>
      <w:lang w:val="id-ID" w:eastAsia="en-US"/>
    </w:rPr>
  </w:style>
  <w:style w:type="character" w:customStyle="1" w:styleId="Gambar3Char">
    <w:name w:val="Gambar 3 Char"/>
    <w:link w:val="Gambar3"/>
    <w:rsid w:val="00176DEC"/>
    <w:rPr>
      <w:rFonts w:ascii="Times New Roman" w:eastAsia="Calibri" w:hAnsi="Times New Roman" w:cs="Times New Roman"/>
      <w:color w:val="000000"/>
    </w:rPr>
  </w:style>
  <w:style w:type="paragraph" w:customStyle="1" w:styleId="Tabel3">
    <w:name w:val="Tabel 3"/>
    <w:basedOn w:val="Normal"/>
    <w:link w:val="Tabel3Char"/>
    <w:qFormat/>
    <w:rsid w:val="00176DEC"/>
    <w:pPr>
      <w:numPr>
        <w:numId w:val="20"/>
      </w:numPr>
      <w:jc w:val="both"/>
    </w:pPr>
    <w:rPr>
      <w:rFonts w:eastAsiaTheme="minorHAnsi" w:cstheme="minorBidi"/>
      <w:sz w:val="24"/>
      <w:szCs w:val="22"/>
      <w:lang w:val="id-ID"/>
    </w:rPr>
  </w:style>
  <w:style w:type="character" w:customStyle="1" w:styleId="Tabel3Char">
    <w:name w:val="Tabel 3 Char"/>
    <w:basedOn w:val="DefaultParagraphFont"/>
    <w:link w:val="Tabel3"/>
    <w:rsid w:val="00176DE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footer" Target="foot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3F067A-56F2-45E7-B807-419E36C04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9</Pages>
  <Words>4079</Words>
  <Characters>23255</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72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Windows8</cp:lastModifiedBy>
  <cp:revision>5</cp:revision>
  <dcterms:created xsi:type="dcterms:W3CDTF">2021-10-08T00:42:00Z</dcterms:created>
  <dcterms:modified xsi:type="dcterms:W3CDTF">2022-09-09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